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1906244"/>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1906245"/>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04DD7439" w14:textId="66168215" w:rsidR="005725E2"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1906244" w:history="1">
            <w:r w:rsidR="005725E2" w:rsidRPr="00520E40">
              <w:rPr>
                <w:rStyle w:val="Hyperlink"/>
                <w:noProof/>
              </w:rPr>
              <w:t>ABSTRAK</w:t>
            </w:r>
            <w:r w:rsidR="005725E2">
              <w:rPr>
                <w:noProof/>
                <w:webHidden/>
              </w:rPr>
              <w:tab/>
              <w:t>..</w:t>
            </w:r>
            <w:r w:rsidR="005725E2">
              <w:rPr>
                <w:noProof/>
                <w:webHidden/>
              </w:rPr>
              <w:tab/>
            </w:r>
            <w:r w:rsidR="005725E2">
              <w:rPr>
                <w:noProof/>
                <w:webHidden/>
              </w:rPr>
              <w:fldChar w:fldCharType="begin"/>
            </w:r>
            <w:r w:rsidR="005725E2">
              <w:rPr>
                <w:noProof/>
                <w:webHidden/>
              </w:rPr>
              <w:instrText xml:space="preserve"> PAGEREF _Toc101906244 \h </w:instrText>
            </w:r>
            <w:r w:rsidR="005725E2">
              <w:rPr>
                <w:noProof/>
                <w:webHidden/>
              </w:rPr>
            </w:r>
            <w:r w:rsidR="005725E2">
              <w:rPr>
                <w:noProof/>
                <w:webHidden/>
              </w:rPr>
              <w:fldChar w:fldCharType="separate"/>
            </w:r>
            <w:r w:rsidR="005725E2">
              <w:rPr>
                <w:noProof/>
                <w:webHidden/>
              </w:rPr>
              <w:t>i</w:t>
            </w:r>
            <w:r w:rsidR="005725E2">
              <w:rPr>
                <w:noProof/>
                <w:webHidden/>
              </w:rPr>
              <w:fldChar w:fldCharType="end"/>
            </w:r>
          </w:hyperlink>
        </w:p>
        <w:p w14:paraId="3EC068B4" w14:textId="0BF2D9B0" w:rsidR="005725E2" w:rsidRDefault="004B0355">
          <w:pPr>
            <w:pStyle w:val="TOC1"/>
            <w:rPr>
              <w:rFonts w:eastAsiaTheme="minorEastAsia"/>
              <w:noProof/>
              <w:lang w:eastAsia="en-ID"/>
            </w:rPr>
          </w:pPr>
          <w:hyperlink w:anchor="_Toc101906245" w:history="1">
            <w:r w:rsidR="005725E2" w:rsidRPr="00520E40">
              <w:rPr>
                <w:rStyle w:val="Hyperlink"/>
                <w:noProof/>
              </w:rPr>
              <w:t>DAFTAR ISI</w:t>
            </w:r>
            <w:r w:rsidR="005725E2">
              <w:rPr>
                <w:noProof/>
                <w:webHidden/>
              </w:rPr>
              <w:tab/>
            </w:r>
            <w:r w:rsidR="005725E2">
              <w:rPr>
                <w:noProof/>
                <w:webHidden/>
              </w:rPr>
              <w:fldChar w:fldCharType="begin"/>
            </w:r>
            <w:r w:rsidR="005725E2">
              <w:rPr>
                <w:noProof/>
                <w:webHidden/>
              </w:rPr>
              <w:instrText xml:space="preserve"> PAGEREF _Toc101906245 \h </w:instrText>
            </w:r>
            <w:r w:rsidR="005725E2">
              <w:rPr>
                <w:noProof/>
                <w:webHidden/>
              </w:rPr>
            </w:r>
            <w:r w:rsidR="005725E2">
              <w:rPr>
                <w:noProof/>
                <w:webHidden/>
              </w:rPr>
              <w:fldChar w:fldCharType="separate"/>
            </w:r>
            <w:r w:rsidR="005725E2">
              <w:rPr>
                <w:noProof/>
                <w:webHidden/>
              </w:rPr>
              <w:t>ii</w:t>
            </w:r>
            <w:r w:rsidR="005725E2">
              <w:rPr>
                <w:noProof/>
                <w:webHidden/>
              </w:rPr>
              <w:fldChar w:fldCharType="end"/>
            </w:r>
          </w:hyperlink>
        </w:p>
        <w:p w14:paraId="767D8B7E" w14:textId="28A620A0" w:rsidR="005725E2" w:rsidRDefault="004B0355">
          <w:pPr>
            <w:pStyle w:val="TOC1"/>
            <w:rPr>
              <w:rFonts w:eastAsiaTheme="minorEastAsia"/>
              <w:noProof/>
              <w:lang w:eastAsia="en-ID"/>
            </w:rPr>
          </w:pPr>
          <w:hyperlink w:anchor="_Toc101906246" w:history="1">
            <w:r w:rsidR="005725E2" w:rsidRPr="00520E40">
              <w:rPr>
                <w:rStyle w:val="Hyperlink"/>
                <w:noProof/>
              </w:rPr>
              <w:t>DAFTAR GAMBAR</w:t>
            </w:r>
            <w:r w:rsidR="005725E2">
              <w:rPr>
                <w:noProof/>
                <w:webHidden/>
              </w:rPr>
              <w:tab/>
            </w:r>
            <w:r w:rsidR="005725E2">
              <w:rPr>
                <w:noProof/>
                <w:webHidden/>
              </w:rPr>
              <w:fldChar w:fldCharType="begin"/>
            </w:r>
            <w:r w:rsidR="005725E2">
              <w:rPr>
                <w:noProof/>
                <w:webHidden/>
              </w:rPr>
              <w:instrText xml:space="preserve"> PAGEREF _Toc101906246 \h </w:instrText>
            </w:r>
            <w:r w:rsidR="005725E2">
              <w:rPr>
                <w:noProof/>
                <w:webHidden/>
              </w:rPr>
            </w:r>
            <w:r w:rsidR="005725E2">
              <w:rPr>
                <w:noProof/>
                <w:webHidden/>
              </w:rPr>
              <w:fldChar w:fldCharType="separate"/>
            </w:r>
            <w:r w:rsidR="005725E2">
              <w:rPr>
                <w:noProof/>
                <w:webHidden/>
              </w:rPr>
              <w:t>iii</w:t>
            </w:r>
            <w:r w:rsidR="005725E2">
              <w:rPr>
                <w:noProof/>
                <w:webHidden/>
              </w:rPr>
              <w:fldChar w:fldCharType="end"/>
            </w:r>
          </w:hyperlink>
        </w:p>
        <w:p w14:paraId="495D5343" w14:textId="60EE9C7F" w:rsidR="005725E2" w:rsidRDefault="004B0355">
          <w:pPr>
            <w:pStyle w:val="TOC1"/>
            <w:rPr>
              <w:rFonts w:eastAsiaTheme="minorEastAsia"/>
              <w:noProof/>
              <w:lang w:eastAsia="en-ID"/>
            </w:rPr>
          </w:pPr>
          <w:hyperlink w:anchor="_Toc101906247" w:history="1">
            <w:r w:rsidR="005725E2" w:rsidRPr="00520E40">
              <w:rPr>
                <w:rStyle w:val="Hyperlink"/>
                <w:noProof/>
              </w:rPr>
              <w:t>DAFTAR TABEL</w:t>
            </w:r>
            <w:r w:rsidR="005725E2">
              <w:rPr>
                <w:noProof/>
                <w:webHidden/>
              </w:rPr>
              <w:tab/>
            </w:r>
            <w:r w:rsidR="005725E2">
              <w:rPr>
                <w:noProof/>
                <w:webHidden/>
              </w:rPr>
              <w:fldChar w:fldCharType="begin"/>
            </w:r>
            <w:r w:rsidR="005725E2">
              <w:rPr>
                <w:noProof/>
                <w:webHidden/>
              </w:rPr>
              <w:instrText xml:space="preserve"> PAGEREF _Toc101906247 \h </w:instrText>
            </w:r>
            <w:r w:rsidR="005725E2">
              <w:rPr>
                <w:noProof/>
                <w:webHidden/>
              </w:rPr>
            </w:r>
            <w:r w:rsidR="005725E2">
              <w:rPr>
                <w:noProof/>
                <w:webHidden/>
              </w:rPr>
              <w:fldChar w:fldCharType="separate"/>
            </w:r>
            <w:r w:rsidR="005725E2">
              <w:rPr>
                <w:noProof/>
                <w:webHidden/>
              </w:rPr>
              <w:t>iv</w:t>
            </w:r>
            <w:r w:rsidR="005725E2">
              <w:rPr>
                <w:noProof/>
                <w:webHidden/>
              </w:rPr>
              <w:fldChar w:fldCharType="end"/>
            </w:r>
          </w:hyperlink>
        </w:p>
        <w:p w14:paraId="1C502029" w14:textId="43CF609D" w:rsidR="005725E2" w:rsidRDefault="004B0355">
          <w:pPr>
            <w:pStyle w:val="TOC1"/>
            <w:rPr>
              <w:rFonts w:eastAsiaTheme="minorEastAsia"/>
              <w:noProof/>
              <w:lang w:eastAsia="en-ID"/>
            </w:rPr>
          </w:pPr>
          <w:hyperlink w:anchor="_Toc101906248" w:history="1">
            <w:r w:rsidR="005725E2" w:rsidRPr="00520E40">
              <w:rPr>
                <w:rStyle w:val="Hyperlink"/>
                <w:noProof/>
              </w:rPr>
              <w:t>BAB I PENDAHULUAN</w:t>
            </w:r>
            <w:r w:rsidR="005725E2">
              <w:rPr>
                <w:noProof/>
                <w:webHidden/>
              </w:rPr>
              <w:tab/>
            </w:r>
            <w:r w:rsidR="005725E2">
              <w:rPr>
                <w:noProof/>
                <w:webHidden/>
              </w:rPr>
              <w:fldChar w:fldCharType="begin"/>
            </w:r>
            <w:r w:rsidR="005725E2">
              <w:rPr>
                <w:noProof/>
                <w:webHidden/>
              </w:rPr>
              <w:instrText xml:space="preserve"> PAGEREF _Toc101906248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48EE912C" w14:textId="7EF4EBEC" w:rsidR="005725E2" w:rsidRDefault="004B0355">
          <w:pPr>
            <w:pStyle w:val="TOC2"/>
            <w:tabs>
              <w:tab w:val="left" w:pos="880"/>
              <w:tab w:val="right" w:leader="dot" w:pos="7927"/>
            </w:tabs>
            <w:rPr>
              <w:rFonts w:eastAsiaTheme="minorEastAsia"/>
              <w:noProof/>
              <w:lang w:eastAsia="en-ID"/>
            </w:rPr>
          </w:pPr>
          <w:hyperlink w:anchor="_Toc101906249"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Latar Belakang Masalah</w:t>
            </w:r>
            <w:r w:rsidR="005725E2">
              <w:rPr>
                <w:noProof/>
                <w:webHidden/>
              </w:rPr>
              <w:tab/>
            </w:r>
            <w:r w:rsidR="005725E2">
              <w:rPr>
                <w:noProof/>
                <w:webHidden/>
              </w:rPr>
              <w:fldChar w:fldCharType="begin"/>
            </w:r>
            <w:r w:rsidR="005725E2">
              <w:rPr>
                <w:noProof/>
                <w:webHidden/>
              </w:rPr>
              <w:instrText xml:space="preserve"> PAGEREF _Toc101906249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03441B61" w14:textId="20E5793F" w:rsidR="005725E2" w:rsidRDefault="004B0355">
          <w:pPr>
            <w:pStyle w:val="TOC2"/>
            <w:tabs>
              <w:tab w:val="left" w:pos="880"/>
              <w:tab w:val="right" w:leader="dot" w:pos="7927"/>
            </w:tabs>
            <w:rPr>
              <w:rFonts w:eastAsiaTheme="minorEastAsia"/>
              <w:noProof/>
              <w:lang w:eastAsia="en-ID"/>
            </w:rPr>
          </w:pPr>
          <w:hyperlink w:anchor="_Toc101906250"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Rumusan Masalah</w:t>
            </w:r>
            <w:r w:rsidR="005725E2">
              <w:rPr>
                <w:noProof/>
                <w:webHidden/>
              </w:rPr>
              <w:tab/>
            </w:r>
            <w:r w:rsidR="005725E2">
              <w:rPr>
                <w:noProof/>
                <w:webHidden/>
              </w:rPr>
              <w:fldChar w:fldCharType="begin"/>
            </w:r>
            <w:r w:rsidR="005725E2">
              <w:rPr>
                <w:noProof/>
                <w:webHidden/>
              </w:rPr>
              <w:instrText xml:space="preserve"> PAGEREF _Toc101906250 \h </w:instrText>
            </w:r>
            <w:r w:rsidR="005725E2">
              <w:rPr>
                <w:noProof/>
                <w:webHidden/>
              </w:rPr>
            </w:r>
            <w:r w:rsidR="005725E2">
              <w:rPr>
                <w:noProof/>
                <w:webHidden/>
              </w:rPr>
              <w:fldChar w:fldCharType="separate"/>
            </w:r>
            <w:r w:rsidR="005725E2">
              <w:rPr>
                <w:noProof/>
                <w:webHidden/>
              </w:rPr>
              <w:t>2</w:t>
            </w:r>
            <w:r w:rsidR="005725E2">
              <w:rPr>
                <w:noProof/>
                <w:webHidden/>
              </w:rPr>
              <w:fldChar w:fldCharType="end"/>
            </w:r>
          </w:hyperlink>
        </w:p>
        <w:p w14:paraId="66DB1C45" w14:textId="04305333" w:rsidR="005725E2" w:rsidRDefault="004B0355">
          <w:pPr>
            <w:pStyle w:val="TOC2"/>
            <w:tabs>
              <w:tab w:val="left" w:pos="880"/>
              <w:tab w:val="right" w:leader="dot" w:pos="7927"/>
            </w:tabs>
            <w:rPr>
              <w:rFonts w:eastAsiaTheme="minorEastAsia"/>
              <w:noProof/>
              <w:lang w:eastAsia="en-ID"/>
            </w:rPr>
          </w:pPr>
          <w:hyperlink w:anchor="_Toc101906251" w:history="1">
            <w:r w:rsidR="005725E2" w:rsidRPr="00520E40">
              <w:rPr>
                <w:rStyle w:val="Hyperlink"/>
                <w:noProof/>
                <w:lang w:val="en-US"/>
              </w:rPr>
              <w:t>1.3</w:t>
            </w:r>
            <w:r w:rsidR="005725E2">
              <w:rPr>
                <w:rFonts w:eastAsiaTheme="minorEastAsia"/>
                <w:noProof/>
                <w:lang w:eastAsia="en-ID"/>
              </w:rPr>
              <w:tab/>
            </w:r>
            <w:r w:rsidR="005725E2" w:rsidRPr="00520E40">
              <w:rPr>
                <w:rStyle w:val="Hyperlink"/>
                <w:noProof/>
                <w:lang w:val="en-US"/>
              </w:rPr>
              <w:t>Tujuan Penelitian</w:t>
            </w:r>
            <w:r w:rsidR="005725E2">
              <w:rPr>
                <w:noProof/>
                <w:webHidden/>
              </w:rPr>
              <w:tab/>
            </w:r>
            <w:r w:rsidR="005725E2">
              <w:rPr>
                <w:noProof/>
                <w:webHidden/>
              </w:rPr>
              <w:fldChar w:fldCharType="begin"/>
            </w:r>
            <w:r w:rsidR="005725E2">
              <w:rPr>
                <w:noProof/>
                <w:webHidden/>
              </w:rPr>
              <w:instrText xml:space="preserve"> PAGEREF _Toc101906251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7ED88092" w14:textId="079DCE39" w:rsidR="005725E2" w:rsidRDefault="004B0355">
          <w:pPr>
            <w:pStyle w:val="TOC2"/>
            <w:tabs>
              <w:tab w:val="left" w:pos="880"/>
              <w:tab w:val="right" w:leader="dot" w:pos="7927"/>
            </w:tabs>
            <w:rPr>
              <w:rFonts w:eastAsiaTheme="minorEastAsia"/>
              <w:noProof/>
              <w:lang w:eastAsia="en-ID"/>
            </w:rPr>
          </w:pPr>
          <w:hyperlink w:anchor="_Toc101906252" w:history="1">
            <w:r w:rsidR="005725E2" w:rsidRPr="00520E40">
              <w:rPr>
                <w:rStyle w:val="Hyperlink"/>
                <w:noProof/>
              </w:rPr>
              <w:t>1.4</w:t>
            </w:r>
            <w:r w:rsidR="005725E2">
              <w:rPr>
                <w:rFonts w:eastAsiaTheme="minorEastAsia"/>
                <w:noProof/>
                <w:lang w:eastAsia="en-ID"/>
              </w:rPr>
              <w:tab/>
            </w:r>
            <w:r w:rsidR="005725E2" w:rsidRPr="00520E40">
              <w:rPr>
                <w:rStyle w:val="Hyperlink"/>
                <w:noProof/>
              </w:rPr>
              <w:t>Manfaat Penelitian</w:t>
            </w:r>
            <w:r w:rsidR="005725E2">
              <w:rPr>
                <w:noProof/>
                <w:webHidden/>
              </w:rPr>
              <w:tab/>
            </w:r>
            <w:r w:rsidR="005725E2">
              <w:rPr>
                <w:noProof/>
                <w:webHidden/>
              </w:rPr>
              <w:fldChar w:fldCharType="begin"/>
            </w:r>
            <w:r w:rsidR="005725E2">
              <w:rPr>
                <w:noProof/>
                <w:webHidden/>
              </w:rPr>
              <w:instrText xml:space="preserve"> PAGEREF _Toc101906252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52C95B65" w14:textId="7C8D7C7B" w:rsidR="005725E2" w:rsidRDefault="004B0355">
          <w:pPr>
            <w:pStyle w:val="TOC1"/>
            <w:rPr>
              <w:rFonts w:eastAsiaTheme="minorEastAsia"/>
              <w:noProof/>
              <w:lang w:eastAsia="en-ID"/>
            </w:rPr>
          </w:pPr>
          <w:hyperlink w:anchor="_Toc101906253" w:history="1">
            <w:r w:rsidR="005725E2" w:rsidRPr="00520E40">
              <w:rPr>
                <w:rStyle w:val="Hyperlink"/>
                <w:noProof/>
              </w:rPr>
              <w:t>BAB II LANDASAN TEORI</w:t>
            </w:r>
            <w:r w:rsidR="005725E2">
              <w:rPr>
                <w:noProof/>
                <w:webHidden/>
              </w:rPr>
              <w:tab/>
            </w:r>
            <w:r w:rsidR="005725E2">
              <w:rPr>
                <w:noProof/>
                <w:webHidden/>
              </w:rPr>
              <w:fldChar w:fldCharType="begin"/>
            </w:r>
            <w:r w:rsidR="005725E2">
              <w:rPr>
                <w:noProof/>
                <w:webHidden/>
              </w:rPr>
              <w:instrText xml:space="preserve"> PAGEREF _Toc101906253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11C4235C" w14:textId="58612378" w:rsidR="005725E2" w:rsidRDefault="004B0355">
          <w:pPr>
            <w:pStyle w:val="TOC2"/>
            <w:tabs>
              <w:tab w:val="left" w:pos="880"/>
              <w:tab w:val="right" w:leader="dot" w:pos="7927"/>
            </w:tabs>
            <w:rPr>
              <w:rFonts w:eastAsiaTheme="minorEastAsia"/>
              <w:noProof/>
              <w:lang w:eastAsia="en-ID"/>
            </w:rPr>
          </w:pPr>
          <w:hyperlink w:anchor="_Toc101906254" w:history="1">
            <w:r w:rsidR="005725E2" w:rsidRPr="00520E40">
              <w:rPr>
                <w:rStyle w:val="Hyperlink"/>
                <w:noProof/>
                <w:lang w:val="en-US"/>
              </w:rPr>
              <w:t>2.1</w:t>
            </w:r>
            <w:r w:rsidR="005725E2">
              <w:rPr>
                <w:rFonts w:eastAsiaTheme="minorEastAsia"/>
                <w:noProof/>
                <w:lang w:eastAsia="en-ID"/>
              </w:rPr>
              <w:tab/>
            </w:r>
            <w:r w:rsidR="005725E2" w:rsidRPr="00520E40">
              <w:rPr>
                <w:rStyle w:val="Hyperlink"/>
                <w:noProof/>
                <w:lang w:val="en-US"/>
              </w:rPr>
              <w:t>Tinjauan Studi</w:t>
            </w:r>
            <w:r w:rsidR="005725E2">
              <w:rPr>
                <w:noProof/>
                <w:webHidden/>
              </w:rPr>
              <w:tab/>
            </w:r>
            <w:r w:rsidR="005725E2">
              <w:rPr>
                <w:noProof/>
                <w:webHidden/>
              </w:rPr>
              <w:fldChar w:fldCharType="begin"/>
            </w:r>
            <w:r w:rsidR="005725E2">
              <w:rPr>
                <w:noProof/>
                <w:webHidden/>
              </w:rPr>
              <w:instrText xml:space="preserve"> PAGEREF _Toc101906254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2C8D48F4" w14:textId="336A3BE5" w:rsidR="005725E2" w:rsidRDefault="004B0355">
          <w:pPr>
            <w:pStyle w:val="TOC2"/>
            <w:tabs>
              <w:tab w:val="left" w:pos="880"/>
              <w:tab w:val="right" w:leader="dot" w:pos="7927"/>
            </w:tabs>
            <w:rPr>
              <w:rFonts w:eastAsiaTheme="minorEastAsia"/>
              <w:noProof/>
              <w:lang w:eastAsia="en-ID"/>
            </w:rPr>
          </w:pPr>
          <w:hyperlink w:anchor="_Toc101906255" w:history="1">
            <w:r w:rsidR="005725E2" w:rsidRPr="00520E40">
              <w:rPr>
                <w:rStyle w:val="Hyperlink"/>
                <w:noProof/>
                <w:lang w:val="en-US"/>
              </w:rPr>
              <w:t>2.2</w:t>
            </w:r>
            <w:r w:rsidR="005725E2">
              <w:rPr>
                <w:rFonts w:eastAsiaTheme="minorEastAsia"/>
                <w:noProof/>
                <w:lang w:eastAsia="en-ID"/>
              </w:rPr>
              <w:tab/>
            </w:r>
            <w:r w:rsidR="005725E2" w:rsidRPr="00520E40">
              <w:rPr>
                <w:rStyle w:val="Hyperlink"/>
                <w:noProof/>
                <w:lang w:val="en-US"/>
              </w:rPr>
              <w:t>Tinjauan Teori</w:t>
            </w:r>
            <w:r w:rsidR="005725E2">
              <w:rPr>
                <w:noProof/>
                <w:webHidden/>
              </w:rPr>
              <w:tab/>
            </w:r>
            <w:r w:rsidR="005725E2">
              <w:rPr>
                <w:noProof/>
                <w:webHidden/>
              </w:rPr>
              <w:fldChar w:fldCharType="begin"/>
            </w:r>
            <w:r w:rsidR="005725E2">
              <w:rPr>
                <w:noProof/>
                <w:webHidden/>
              </w:rPr>
              <w:instrText xml:space="preserve"> PAGEREF _Toc101906255 \h </w:instrText>
            </w:r>
            <w:r w:rsidR="005725E2">
              <w:rPr>
                <w:noProof/>
                <w:webHidden/>
              </w:rPr>
            </w:r>
            <w:r w:rsidR="005725E2">
              <w:rPr>
                <w:noProof/>
                <w:webHidden/>
              </w:rPr>
              <w:fldChar w:fldCharType="separate"/>
            </w:r>
            <w:r w:rsidR="005725E2">
              <w:rPr>
                <w:noProof/>
                <w:webHidden/>
              </w:rPr>
              <w:t>8</w:t>
            </w:r>
            <w:r w:rsidR="005725E2">
              <w:rPr>
                <w:noProof/>
                <w:webHidden/>
              </w:rPr>
              <w:fldChar w:fldCharType="end"/>
            </w:r>
          </w:hyperlink>
        </w:p>
        <w:p w14:paraId="43348BE3" w14:textId="69AAE584" w:rsidR="005725E2" w:rsidRDefault="004B0355">
          <w:pPr>
            <w:pStyle w:val="TOC1"/>
            <w:rPr>
              <w:rFonts w:eastAsiaTheme="minorEastAsia"/>
              <w:noProof/>
              <w:lang w:eastAsia="en-ID"/>
            </w:rPr>
          </w:pPr>
          <w:hyperlink w:anchor="_Toc101906256" w:history="1">
            <w:r w:rsidR="005725E2" w:rsidRPr="00520E40">
              <w:rPr>
                <w:rStyle w:val="Hyperlink"/>
                <w:noProof/>
              </w:rPr>
              <w:t>BAB III  METODOLOGI PENELITIAN</w:t>
            </w:r>
            <w:r w:rsidR="005725E2">
              <w:rPr>
                <w:noProof/>
                <w:webHidden/>
              </w:rPr>
              <w:tab/>
            </w:r>
            <w:r w:rsidR="005725E2">
              <w:rPr>
                <w:noProof/>
                <w:webHidden/>
              </w:rPr>
              <w:fldChar w:fldCharType="begin"/>
            </w:r>
            <w:r w:rsidR="005725E2">
              <w:rPr>
                <w:noProof/>
                <w:webHidden/>
              </w:rPr>
              <w:instrText xml:space="preserve"> PAGEREF _Toc101906256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51E755BC" w14:textId="1867F3C4" w:rsidR="005725E2" w:rsidRDefault="004B0355">
          <w:pPr>
            <w:pStyle w:val="TOC2"/>
            <w:tabs>
              <w:tab w:val="left" w:pos="880"/>
              <w:tab w:val="right" w:leader="dot" w:pos="7927"/>
            </w:tabs>
            <w:rPr>
              <w:rFonts w:eastAsiaTheme="minorEastAsia"/>
              <w:noProof/>
              <w:lang w:eastAsia="en-ID"/>
            </w:rPr>
          </w:pPr>
          <w:hyperlink w:anchor="_Toc101906257" w:history="1">
            <w:r w:rsidR="005725E2" w:rsidRPr="00520E40">
              <w:rPr>
                <w:rStyle w:val="Hyperlink"/>
                <w:noProof/>
                <w:lang w:val="en-US"/>
              </w:rPr>
              <w:t>3.1</w:t>
            </w:r>
            <w:r w:rsidR="005725E2">
              <w:rPr>
                <w:rFonts w:eastAsiaTheme="minorEastAsia"/>
                <w:noProof/>
                <w:lang w:eastAsia="en-ID"/>
              </w:rPr>
              <w:tab/>
            </w:r>
            <w:r w:rsidR="005725E2" w:rsidRPr="00520E40">
              <w:rPr>
                <w:rStyle w:val="Hyperlink"/>
                <w:noProof/>
                <w:lang w:val="en-US"/>
              </w:rPr>
              <w:t>Studi Literatur</w:t>
            </w:r>
            <w:r w:rsidR="005725E2">
              <w:rPr>
                <w:noProof/>
                <w:webHidden/>
              </w:rPr>
              <w:tab/>
            </w:r>
            <w:r w:rsidR="005725E2">
              <w:rPr>
                <w:noProof/>
                <w:webHidden/>
              </w:rPr>
              <w:fldChar w:fldCharType="begin"/>
            </w:r>
            <w:r w:rsidR="005725E2">
              <w:rPr>
                <w:noProof/>
                <w:webHidden/>
              </w:rPr>
              <w:instrText xml:space="preserve"> PAGEREF _Toc101906257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32D0F812" w14:textId="702963E1" w:rsidR="005725E2" w:rsidRDefault="004B0355">
          <w:pPr>
            <w:pStyle w:val="TOC2"/>
            <w:tabs>
              <w:tab w:val="left" w:pos="880"/>
              <w:tab w:val="right" w:leader="dot" w:pos="7927"/>
            </w:tabs>
            <w:rPr>
              <w:rFonts w:eastAsiaTheme="minorEastAsia"/>
              <w:noProof/>
              <w:lang w:eastAsia="en-ID"/>
            </w:rPr>
          </w:pPr>
          <w:hyperlink w:anchor="_Toc101906258" w:history="1">
            <w:r w:rsidR="005725E2" w:rsidRPr="00520E40">
              <w:rPr>
                <w:rStyle w:val="Hyperlink"/>
                <w:noProof/>
                <w:lang w:val="id-ID"/>
              </w:rPr>
              <w:t>3.2</w:t>
            </w:r>
            <w:r w:rsidR="005725E2">
              <w:rPr>
                <w:rFonts w:eastAsiaTheme="minorEastAsia"/>
                <w:noProof/>
                <w:lang w:eastAsia="en-ID"/>
              </w:rPr>
              <w:tab/>
            </w:r>
            <w:r w:rsidR="005725E2" w:rsidRPr="00520E40">
              <w:rPr>
                <w:rStyle w:val="Hyperlink"/>
                <w:noProof/>
                <w:lang w:val="id-ID"/>
              </w:rPr>
              <w:t>Pengumpulan Data</w:t>
            </w:r>
            <w:r w:rsidR="005725E2">
              <w:rPr>
                <w:noProof/>
                <w:webHidden/>
              </w:rPr>
              <w:tab/>
            </w:r>
            <w:r w:rsidR="005725E2">
              <w:rPr>
                <w:noProof/>
                <w:webHidden/>
              </w:rPr>
              <w:fldChar w:fldCharType="begin"/>
            </w:r>
            <w:r w:rsidR="005725E2">
              <w:rPr>
                <w:noProof/>
                <w:webHidden/>
              </w:rPr>
              <w:instrText xml:space="preserve"> PAGEREF _Toc101906258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15C99E29" w14:textId="6757169B" w:rsidR="005725E2" w:rsidRDefault="004B0355">
          <w:pPr>
            <w:pStyle w:val="TOC2"/>
            <w:tabs>
              <w:tab w:val="left" w:pos="880"/>
              <w:tab w:val="right" w:leader="dot" w:pos="7927"/>
            </w:tabs>
            <w:rPr>
              <w:rFonts w:eastAsiaTheme="minorEastAsia"/>
              <w:noProof/>
              <w:lang w:eastAsia="en-ID"/>
            </w:rPr>
          </w:pPr>
          <w:hyperlink w:anchor="_Toc101906259" w:history="1">
            <w:r w:rsidR="005725E2" w:rsidRPr="00520E40">
              <w:rPr>
                <w:rStyle w:val="Hyperlink"/>
                <w:noProof/>
                <w:lang w:val="id-ID"/>
              </w:rPr>
              <w:t>3.3</w:t>
            </w:r>
            <w:r w:rsidR="005725E2">
              <w:rPr>
                <w:rFonts w:eastAsiaTheme="minorEastAsia"/>
                <w:noProof/>
                <w:lang w:eastAsia="en-ID"/>
              </w:rPr>
              <w:tab/>
            </w:r>
            <w:r w:rsidR="005725E2" w:rsidRPr="00520E40">
              <w:rPr>
                <w:rStyle w:val="Hyperlink"/>
                <w:noProof/>
                <w:lang w:val="id-ID"/>
              </w:rPr>
              <w:t>Analisa Sistem</w:t>
            </w:r>
            <w:r w:rsidR="005725E2">
              <w:rPr>
                <w:noProof/>
                <w:webHidden/>
              </w:rPr>
              <w:tab/>
            </w:r>
            <w:r w:rsidR="005725E2">
              <w:rPr>
                <w:noProof/>
                <w:webHidden/>
              </w:rPr>
              <w:fldChar w:fldCharType="begin"/>
            </w:r>
            <w:r w:rsidR="005725E2">
              <w:rPr>
                <w:noProof/>
                <w:webHidden/>
              </w:rPr>
              <w:instrText xml:space="preserve"> PAGEREF _Toc101906259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72C559A4" w14:textId="470496D6" w:rsidR="005725E2" w:rsidRDefault="004B0355">
          <w:pPr>
            <w:pStyle w:val="TOC2"/>
            <w:tabs>
              <w:tab w:val="left" w:pos="880"/>
              <w:tab w:val="right" w:leader="dot" w:pos="7927"/>
            </w:tabs>
            <w:rPr>
              <w:rFonts w:eastAsiaTheme="minorEastAsia"/>
              <w:noProof/>
              <w:lang w:eastAsia="en-ID"/>
            </w:rPr>
          </w:pPr>
          <w:hyperlink w:anchor="_Toc101906260" w:history="1">
            <w:r w:rsidR="005725E2" w:rsidRPr="00520E40">
              <w:rPr>
                <w:rStyle w:val="Hyperlink"/>
                <w:noProof/>
                <w:lang w:val="en-US"/>
              </w:rPr>
              <w:t>3.4</w:t>
            </w:r>
            <w:r w:rsidR="005725E2">
              <w:rPr>
                <w:rFonts w:eastAsiaTheme="minorEastAsia"/>
                <w:noProof/>
                <w:lang w:eastAsia="en-ID"/>
              </w:rPr>
              <w:tab/>
            </w:r>
            <w:r w:rsidR="005725E2" w:rsidRPr="00520E40">
              <w:rPr>
                <w:rStyle w:val="Hyperlink"/>
                <w:noProof/>
                <w:lang w:val="id-ID"/>
              </w:rPr>
              <w:t>Pengembangan Sistem</w:t>
            </w:r>
            <w:r w:rsidR="005725E2">
              <w:rPr>
                <w:noProof/>
                <w:webHidden/>
              </w:rPr>
              <w:tab/>
            </w:r>
            <w:r w:rsidR="005725E2">
              <w:rPr>
                <w:noProof/>
                <w:webHidden/>
              </w:rPr>
              <w:fldChar w:fldCharType="begin"/>
            </w:r>
            <w:r w:rsidR="005725E2">
              <w:rPr>
                <w:noProof/>
                <w:webHidden/>
              </w:rPr>
              <w:instrText xml:space="preserve"> PAGEREF _Toc101906260 \h </w:instrText>
            </w:r>
            <w:r w:rsidR="005725E2">
              <w:rPr>
                <w:noProof/>
                <w:webHidden/>
              </w:rPr>
            </w:r>
            <w:r w:rsidR="005725E2">
              <w:rPr>
                <w:noProof/>
                <w:webHidden/>
              </w:rPr>
              <w:fldChar w:fldCharType="separate"/>
            </w:r>
            <w:r w:rsidR="005725E2">
              <w:rPr>
                <w:noProof/>
                <w:webHidden/>
              </w:rPr>
              <w:t>14</w:t>
            </w:r>
            <w:r w:rsidR="005725E2">
              <w:rPr>
                <w:noProof/>
                <w:webHidden/>
              </w:rPr>
              <w:fldChar w:fldCharType="end"/>
            </w:r>
          </w:hyperlink>
        </w:p>
        <w:p w14:paraId="180CE51D" w14:textId="471242FF" w:rsidR="005725E2" w:rsidRDefault="004B0355">
          <w:pPr>
            <w:pStyle w:val="TOC2"/>
            <w:tabs>
              <w:tab w:val="left" w:pos="880"/>
              <w:tab w:val="right" w:leader="dot" w:pos="7927"/>
            </w:tabs>
            <w:rPr>
              <w:rFonts w:eastAsiaTheme="minorEastAsia"/>
              <w:noProof/>
              <w:lang w:eastAsia="en-ID"/>
            </w:rPr>
          </w:pPr>
          <w:hyperlink w:anchor="_Toc101906261" w:history="1">
            <w:r w:rsidR="005725E2" w:rsidRPr="00520E40">
              <w:rPr>
                <w:rStyle w:val="Hyperlink"/>
                <w:noProof/>
                <w:lang w:val="en-US"/>
              </w:rPr>
              <w:t>3.5</w:t>
            </w:r>
            <w:r w:rsidR="005725E2">
              <w:rPr>
                <w:rFonts w:eastAsiaTheme="minorEastAsia"/>
                <w:noProof/>
                <w:lang w:eastAsia="en-ID"/>
              </w:rPr>
              <w:tab/>
            </w:r>
            <w:r w:rsidR="005725E2" w:rsidRPr="00520E40">
              <w:rPr>
                <w:rStyle w:val="Hyperlink"/>
                <w:noProof/>
                <w:lang w:val="en-US"/>
              </w:rPr>
              <w:t>Pembuatan Laporan</w:t>
            </w:r>
            <w:r w:rsidR="005725E2">
              <w:rPr>
                <w:noProof/>
                <w:webHidden/>
              </w:rPr>
              <w:tab/>
            </w:r>
            <w:r w:rsidR="005725E2">
              <w:rPr>
                <w:noProof/>
                <w:webHidden/>
              </w:rPr>
              <w:fldChar w:fldCharType="begin"/>
            </w:r>
            <w:r w:rsidR="005725E2">
              <w:rPr>
                <w:noProof/>
                <w:webHidden/>
              </w:rPr>
              <w:instrText xml:space="preserve"> PAGEREF _Toc101906261 \h </w:instrText>
            </w:r>
            <w:r w:rsidR="005725E2">
              <w:rPr>
                <w:noProof/>
                <w:webHidden/>
              </w:rPr>
            </w:r>
            <w:r w:rsidR="005725E2">
              <w:rPr>
                <w:noProof/>
                <w:webHidden/>
              </w:rPr>
              <w:fldChar w:fldCharType="separate"/>
            </w:r>
            <w:r w:rsidR="005725E2">
              <w:rPr>
                <w:noProof/>
                <w:webHidden/>
              </w:rPr>
              <w:t>17</w:t>
            </w:r>
            <w:r w:rsidR="005725E2">
              <w:rPr>
                <w:noProof/>
                <w:webHidden/>
              </w:rPr>
              <w:fldChar w:fldCharType="end"/>
            </w:r>
          </w:hyperlink>
        </w:p>
        <w:p w14:paraId="41BE38D1" w14:textId="1C3011F8" w:rsidR="005725E2" w:rsidRDefault="004B0355">
          <w:pPr>
            <w:pStyle w:val="TOC1"/>
            <w:rPr>
              <w:rFonts w:eastAsiaTheme="minorEastAsia"/>
              <w:noProof/>
              <w:lang w:eastAsia="en-ID"/>
            </w:rPr>
          </w:pPr>
          <w:hyperlink w:anchor="_Toc101906262" w:history="1">
            <w:r w:rsidR="005725E2" w:rsidRPr="00520E40">
              <w:rPr>
                <w:rStyle w:val="Hyperlink"/>
                <w:noProof/>
              </w:rPr>
              <w:t>BAB IV  HASIL DAN PEMBAHASAN</w:t>
            </w:r>
            <w:r w:rsidR="005725E2">
              <w:rPr>
                <w:noProof/>
                <w:webHidden/>
              </w:rPr>
              <w:tab/>
            </w:r>
            <w:r w:rsidR="005725E2">
              <w:rPr>
                <w:noProof/>
                <w:webHidden/>
              </w:rPr>
              <w:fldChar w:fldCharType="begin"/>
            </w:r>
            <w:r w:rsidR="005725E2">
              <w:rPr>
                <w:noProof/>
                <w:webHidden/>
              </w:rPr>
              <w:instrText xml:space="preserve"> PAGEREF _Toc101906262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39967501" w14:textId="74854961" w:rsidR="005725E2" w:rsidRDefault="004B0355">
          <w:pPr>
            <w:pStyle w:val="TOC2"/>
            <w:tabs>
              <w:tab w:val="left" w:pos="880"/>
              <w:tab w:val="right" w:leader="dot" w:pos="7927"/>
            </w:tabs>
            <w:rPr>
              <w:rFonts w:eastAsiaTheme="minorEastAsia"/>
              <w:noProof/>
              <w:lang w:eastAsia="en-ID"/>
            </w:rPr>
          </w:pPr>
          <w:hyperlink w:anchor="_Toc101906263" w:history="1">
            <w:r w:rsidR="005725E2" w:rsidRPr="00520E40">
              <w:rPr>
                <w:rStyle w:val="Hyperlink"/>
                <w:noProof/>
              </w:rPr>
              <w:t>4.1</w:t>
            </w:r>
            <w:r w:rsidR="005725E2">
              <w:rPr>
                <w:rFonts w:eastAsiaTheme="minorEastAsia"/>
                <w:noProof/>
                <w:lang w:eastAsia="en-ID"/>
              </w:rPr>
              <w:tab/>
            </w:r>
            <w:r w:rsidR="005725E2" w:rsidRPr="00520E40">
              <w:rPr>
                <w:rStyle w:val="Hyperlink"/>
                <w:noProof/>
              </w:rPr>
              <w:t>Planing</w:t>
            </w:r>
            <w:r w:rsidR="005725E2">
              <w:rPr>
                <w:noProof/>
                <w:webHidden/>
              </w:rPr>
              <w:tab/>
            </w:r>
            <w:r w:rsidR="005725E2">
              <w:rPr>
                <w:noProof/>
                <w:webHidden/>
              </w:rPr>
              <w:fldChar w:fldCharType="begin"/>
            </w:r>
            <w:r w:rsidR="005725E2">
              <w:rPr>
                <w:noProof/>
                <w:webHidden/>
              </w:rPr>
              <w:instrText xml:space="preserve"> PAGEREF _Toc101906263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5C13815A" w14:textId="26677A9B" w:rsidR="005725E2" w:rsidRDefault="004B0355">
          <w:pPr>
            <w:pStyle w:val="TOC2"/>
            <w:tabs>
              <w:tab w:val="left" w:pos="880"/>
              <w:tab w:val="right" w:leader="dot" w:pos="7927"/>
            </w:tabs>
            <w:rPr>
              <w:rFonts w:eastAsiaTheme="minorEastAsia"/>
              <w:noProof/>
              <w:lang w:eastAsia="en-ID"/>
            </w:rPr>
          </w:pPr>
          <w:hyperlink w:anchor="_Toc101906264" w:history="1">
            <w:r w:rsidR="005725E2" w:rsidRPr="00520E40">
              <w:rPr>
                <w:rStyle w:val="Hyperlink"/>
                <w:noProof/>
              </w:rPr>
              <w:t>4.2</w:t>
            </w:r>
            <w:r w:rsidR="005725E2">
              <w:rPr>
                <w:rFonts w:eastAsiaTheme="minorEastAsia"/>
                <w:noProof/>
                <w:lang w:eastAsia="en-ID"/>
              </w:rPr>
              <w:tab/>
            </w:r>
            <w:r w:rsidR="005725E2" w:rsidRPr="00520E40">
              <w:rPr>
                <w:rStyle w:val="Hyperlink"/>
                <w:noProof/>
              </w:rPr>
              <w:t>Design</w:t>
            </w:r>
            <w:r w:rsidR="005725E2">
              <w:rPr>
                <w:noProof/>
                <w:webHidden/>
              </w:rPr>
              <w:tab/>
            </w:r>
            <w:r w:rsidR="005725E2">
              <w:rPr>
                <w:noProof/>
                <w:webHidden/>
              </w:rPr>
              <w:fldChar w:fldCharType="begin"/>
            </w:r>
            <w:r w:rsidR="005725E2">
              <w:rPr>
                <w:noProof/>
                <w:webHidden/>
              </w:rPr>
              <w:instrText xml:space="preserve"> PAGEREF _Toc101906264 \h </w:instrText>
            </w:r>
            <w:r w:rsidR="005725E2">
              <w:rPr>
                <w:noProof/>
                <w:webHidden/>
              </w:rPr>
            </w:r>
            <w:r w:rsidR="005725E2">
              <w:rPr>
                <w:noProof/>
                <w:webHidden/>
              </w:rPr>
              <w:fldChar w:fldCharType="separate"/>
            </w:r>
            <w:r w:rsidR="005725E2">
              <w:rPr>
                <w:noProof/>
                <w:webHidden/>
              </w:rPr>
              <w:t>19</w:t>
            </w:r>
            <w:r w:rsidR="005725E2">
              <w:rPr>
                <w:noProof/>
                <w:webHidden/>
              </w:rPr>
              <w:fldChar w:fldCharType="end"/>
            </w:r>
          </w:hyperlink>
        </w:p>
        <w:p w14:paraId="7356394D" w14:textId="07C7AB62" w:rsidR="005725E2" w:rsidRDefault="004B0355">
          <w:pPr>
            <w:pStyle w:val="TOC1"/>
            <w:rPr>
              <w:rFonts w:eastAsiaTheme="minorEastAsia"/>
              <w:noProof/>
              <w:lang w:eastAsia="en-ID"/>
            </w:rPr>
          </w:pPr>
          <w:hyperlink w:anchor="_Toc101906265" w:history="1">
            <w:r w:rsidR="005725E2" w:rsidRPr="00520E40">
              <w:rPr>
                <w:rStyle w:val="Hyperlink"/>
                <w:noProof/>
              </w:rPr>
              <w:t>REFERENSI</w:t>
            </w:r>
            <w:r w:rsidR="005725E2">
              <w:rPr>
                <w:noProof/>
                <w:webHidden/>
              </w:rPr>
              <w:tab/>
            </w:r>
            <w:r w:rsidR="005725E2">
              <w:rPr>
                <w:noProof/>
                <w:webHidden/>
              </w:rPr>
              <w:fldChar w:fldCharType="begin"/>
            </w:r>
            <w:r w:rsidR="005725E2">
              <w:rPr>
                <w:noProof/>
                <w:webHidden/>
              </w:rPr>
              <w:instrText xml:space="preserve"> PAGEREF _Toc101906265 \h </w:instrText>
            </w:r>
            <w:r w:rsidR="005725E2">
              <w:rPr>
                <w:noProof/>
                <w:webHidden/>
              </w:rPr>
            </w:r>
            <w:r w:rsidR="005725E2">
              <w:rPr>
                <w:noProof/>
                <w:webHidden/>
              </w:rPr>
              <w:fldChar w:fldCharType="separate"/>
            </w:r>
            <w:r w:rsidR="005725E2">
              <w:rPr>
                <w:noProof/>
                <w:webHidden/>
              </w:rPr>
              <w:t>31</w:t>
            </w:r>
            <w:r w:rsidR="005725E2">
              <w:rPr>
                <w:noProof/>
                <w:webHidden/>
              </w:rPr>
              <w:fldChar w:fldCharType="end"/>
            </w:r>
          </w:hyperlink>
        </w:p>
        <w:p w14:paraId="4594C087" w14:textId="4DE1367C"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1906246"/>
      <w:r>
        <w:rPr>
          <w:caps w:val="0"/>
        </w:rPr>
        <w:lastRenderedPageBreak/>
        <w:t>DAFTAR GAMBAR</w:t>
      </w:r>
      <w:bookmarkEnd w:id="4"/>
    </w:p>
    <w:p w14:paraId="31BC0FFD" w14:textId="5C7B6B25" w:rsidR="00F46A82"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1998139" w:history="1">
        <w:r w:rsidR="00F46A82" w:rsidRPr="00EA6B70">
          <w:rPr>
            <w:rStyle w:val="Hyperlink"/>
            <w:noProof/>
          </w:rPr>
          <w:t>Gambar 1. Hukum Haversine</w:t>
        </w:r>
        <w:r w:rsidR="00F46A82">
          <w:rPr>
            <w:noProof/>
            <w:webHidden/>
          </w:rPr>
          <w:tab/>
        </w:r>
        <w:r w:rsidR="00F46A82">
          <w:rPr>
            <w:noProof/>
            <w:webHidden/>
          </w:rPr>
          <w:fldChar w:fldCharType="begin"/>
        </w:r>
        <w:r w:rsidR="00F46A82">
          <w:rPr>
            <w:noProof/>
            <w:webHidden/>
          </w:rPr>
          <w:instrText xml:space="preserve"> PAGEREF _Toc101998139 \h </w:instrText>
        </w:r>
        <w:r w:rsidR="00F46A82">
          <w:rPr>
            <w:noProof/>
            <w:webHidden/>
          </w:rPr>
        </w:r>
        <w:r w:rsidR="00F46A82">
          <w:rPr>
            <w:noProof/>
            <w:webHidden/>
          </w:rPr>
          <w:fldChar w:fldCharType="separate"/>
        </w:r>
        <w:r w:rsidR="00F46A82">
          <w:rPr>
            <w:noProof/>
            <w:webHidden/>
          </w:rPr>
          <w:t>9</w:t>
        </w:r>
        <w:r w:rsidR="00F46A82">
          <w:rPr>
            <w:noProof/>
            <w:webHidden/>
          </w:rPr>
          <w:fldChar w:fldCharType="end"/>
        </w:r>
      </w:hyperlink>
    </w:p>
    <w:p w14:paraId="16BE24D8" w14:textId="5EFB4C41" w:rsidR="00F46A82" w:rsidRDefault="00F46A82">
      <w:pPr>
        <w:pStyle w:val="TableofFigures"/>
        <w:tabs>
          <w:tab w:val="right" w:leader="dot" w:pos="7927"/>
        </w:tabs>
        <w:rPr>
          <w:rFonts w:eastAsiaTheme="minorEastAsia"/>
          <w:noProof/>
          <w:lang w:eastAsia="en-ID"/>
        </w:rPr>
      </w:pPr>
      <w:hyperlink r:id="rId10" w:anchor="_Toc101998140" w:history="1">
        <w:r w:rsidRPr="00EA6B70">
          <w:rPr>
            <w:rStyle w:val="Hyperlink"/>
            <w:noProof/>
          </w:rPr>
          <w:t>Gambar 2. Hukum Haversine</w:t>
        </w:r>
        <w:r>
          <w:rPr>
            <w:noProof/>
            <w:webHidden/>
          </w:rPr>
          <w:tab/>
        </w:r>
        <w:r>
          <w:rPr>
            <w:noProof/>
            <w:webHidden/>
          </w:rPr>
          <w:fldChar w:fldCharType="begin"/>
        </w:r>
        <w:r>
          <w:rPr>
            <w:noProof/>
            <w:webHidden/>
          </w:rPr>
          <w:instrText xml:space="preserve"> PAGEREF _Toc101998140 \h </w:instrText>
        </w:r>
        <w:r>
          <w:rPr>
            <w:noProof/>
            <w:webHidden/>
          </w:rPr>
        </w:r>
        <w:r>
          <w:rPr>
            <w:noProof/>
            <w:webHidden/>
          </w:rPr>
          <w:fldChar w:fldCharType="separate"/>
        </w:r>
        <w:r>
          <w:rPr>
            <w:noProof/>
            <w:webHidden/>
          </w:rPr>
          <w:t>9</w:t>
        </w:r>
        <w:r>
          <w:rPr>
            <w:noProof/>
            <w:webHidden/>
          </w:rPr>
          <w:fldChar w:fldCharType="end"/>
        </w:r>
      </w:hyperlink>
    </w:p>
    <w:p w14:paraId="17983455" w14:textId="6E4945AF" w:rsidR="00F46A82" w:rsidRDefault="00F46A82">
      <w:pPr>
        <w:pStyle w:val="TableofFigures"/>
        <w:tabs>
          <w:tab w:val="right" w:leader="dot" w:pos="7927"/>
        </w:tabs>
        <w:rPr>
          <w:rFonts w:eastAsiaTheme="minorEastAsia"/>
          <w:noProof/>
          <w:lang w:eastAsia="en-ID"/>
        </w:rPr>
      </w:pPr>
      <w:hyperlink r:id="rId11" w:anchor="_Toc101998141" w:history="1">
        <w:r w:rsidRPr="00EA6B70">
          <w:rPr>
            <w:rStyle w:val="Hyperlink"/>
            <w:noProof/>
          </w:rPr>
          <w:t>Gambar 3. Alur metode prototype</w:t>
        </w:r>
        <w:r>
          <w:rPr>
            <w:noProof/>
            <w:webHidden/>
          </w:rPr>
          <w:tab/>
        </w:r>
        <w:r>
          <w:rPr>
            <w:noProof/>
            <w:webHidden/>
          </w:rPr>
          <w:fldChar w:fldCharType="begin"/>
        </w:r>
        <w:r>
          <w:rPr>
            <w:noProof/>
            <w:webHidden/>
          </w:rPr>
          <w:instrText xml:space="preserve"> PAGEREF _Toc101998141 \h </w:instrText>
        </w:r>
        <w:r>
          <w:rPr>
            <w:noProof/>
            <w:webHidden/>
          </w:rPr>
        </w:r>
        <w:r>
          <w:rPr>
            <w:noProof/>
            <w:webHidden/>
          </w:rPr>
          <w:fldChar w:fldCharType="separate"/>
        </w:r>
        <w:r>
          <w:rPr>
            <w:noProof/>
            <w:webHidden/>
          </w:rPr>
          <w:t>15</w:t>
        </w:r>
        <w:r>
          <w:rPr>
            <w:noProof/>
            <w:webHidden/>
          </w:rPr>
          <w:fldChar w:fldCharType="end"/>
        </w:r>
      </w:hyperlink>
    </w:p>
    <w:p w14:paraId="451C6DC1" w14:textId="6ECC7593" w:rsidR="00F46A82" w:rsidRDefault="00F46A82">
      <w:pPr>
        <w:pStyle w:val="TableofFigures"/>
        <w:tabs>
          <w:tab w:val="right" w:leader="dot" w:pos="7927"/>
        </w:tabs>
        <w:rPr>
          <w:rFonts w:eastAsiaTheme="minorEastAsia"/>
          <w:noProof/>
          <w:lang w:eastAsia="en-ID"/>
        </w:rPr>
      </w:pPr>
      <w:hyperlink r:id="rId12" w:anchor="_Toc101998142" w:history="1">
        <w:r w:rsidRPr="00EA6B70">
          <w:rPr>
            <w:rStyle w:val="Hyperlink"/>
            <w:noProof/>
          </w:rPr>
          <w:t>Gambar 4. Grafik ketepatan ke</w:t>
        </w:r>
        <w:r w:rsidRPr="00EA6B70">
          <w:rPr>
            <w:rStyle w:val="Hyperlink"/>
            <w:noProof/>
          </w:rPr>
          <w:t>p</w:t>
        </w:r>
        <w:r w:rsidRPr="00EA6B70">
          <w:rPr>
            <w:rStyle w:val="Hyperlink"/>
            <w:noProof/>
          </w:rPr>
          <w:t>utusan tiap metode</w:t>
        </w:r>
        <w:r>
          <w:rPr>
            <w:noProof/>
            <w:webHidden/>
          </w:rPr>
          <w:tab/>
        </w:r>
        <w:r>
          <w:rPr>
            <w:noProof/>
            <w:webHidden/>
          </w:rPr>
          <w:fldChar w:fldCharType="begin"/>
        </w:r>
        <w:r>
          <w:rPr>
            <w:noProof/>
            <w:webHidden/>
          </w:rPr>
          <w:instrText xml:space="preserve"> PAGEREF _Toc101998142 \h </w:instrText>
        </w:r>
        <w:r>
          <w:rPr>
            <w:noProof/>
            <w:webHidden/>
          </w:rPr>
        </w:r>
        <w:r>
          <w:rPr>
            <w:noProof/>
            <w:webHidden/>
          </w:rPr>
          <w:fldChar w:fldCharType="separate"/>
        </w:r>
        <w:r>
          <w:rPr>
            <w:noProof/>
            <w:webHidden/>
          </w:rPr>
          <w:t>21</w:t>
        </w:r>
        <w:r>
          <w:rPr>
            <w:noProof/>
            <w:webHidden/>
          </w:rPr>
          <w:fldChar w:fldCharType="end"/>
        </w:r>
      </w:hyperlink>
    </w:p>
    <w:p w14:paraId="6EAB6CE3" w14:textId="4398764E" w:rsidR="00F46A82" w:rsidRDefault="00F46A82">
      <w:pPr>
        <w:pStyle w:val="TableofFigures"/>
        <w:tabs>
          <w:tab w:val="right" w:leader="dot" w:pos="7927"/>
        </w:tabs>
        <w:rPr>
          <w:rFonts w:eastAsiaTheme="minorEastAsia"/>
          <w:noProof/>
          <w:lang w:eastAsia="en-ID"/>
        </w:rPr>
      </w:pPr>
      <w:hyperlink r:id="rId13" w:anchor="_Toc101998143" w:history="1">
        <w:r w:rsidRPr="00EA6B70">
          <w:rPr>
            <w:rStyle w:val="Hyperlink"/>
            <w:noProof/>
          </w:rPr>
          <w:t>Gambar 5.Grafik toleransi pada tiap metode</w:t>
        </w:r>
        <w:r>
          <w:rPr>
            <w:noProof/>
            <w:webHidden/>
          </w:rPr>
          <w:tab/>
        </w:r>
        <w:r>
          <w:rPr>
            <w:noProof/>
            <w:webHidden/>
          </w:rPr>
          <w:fldChar w:fldCharType="begin"/>
        </w:r>
        <w:r>
          <w:rPr>
            <w:noProof/>
            <w:webHidden/>
          </w:rPr>
          <w:instrText xml:space="preserve"> PAGEREF _Toc101998143 \h </w:instrText>
        </w:r>
        <w:r>
          <w:rPr>
            <w:noProof/>
            <w:webHidden/>
          </w:rPr>
        </w:r>
        <w:r>
          <w:rPr>
            <w:noProof/>
            <w:webHidden/>
          </w:rPr>
          <w:fldChar w:fldCharType="separate"/>
        </w:r>
        <w:r>
          <w:rPr>
            <w:noProof/>
            <w:webHidden/>
          </w:rPr>
          <w:t>21</w:t>
        </w:r>
        <w:r>
          <w:rPr>
            <w:noProof/>
            <w:webHidden/>
          </w:rPr>
          <w:fldChar w:fldCharType="end"/>
        </w:r>
      </w:hyperlink>
    </w:p>
    <w:p w14:paraId="417D3042" w14:textId="52CE4594" w:rsidR="00F46A82" w:rsidRDefault="00F46A82">
      <w:pPr>
        <w:pStyle w:val="TableofFigures"/>
        <w:tabs>
          <w:tab w:val="right" w:leader="dot" w:pos="7927"/>
        </w:tabs>
        <w:rPr>
          <w:rFonts w:eastAsiaTheme="minorEastAsia"/>
          <w:noProof/>
          <w:lang w:eastAsia="en-ID"/>
        </w:rPr>
      </w:pPr>
      <w:hyperlink r:id="rId14" w:anchor="_Toc101998144" w:history="1">
        <w:r w:rsidRPr="00EA6B70">
          <w:rPr>
            <w:rStyle w:val="Hyperlink"/>
            <w:noProof/>
          </w:rPr>
          <w:t>Gambar 6. ERD NoSql firebae aplikasi presensi</w:t>
        </w:r>
        <w:r>
          <w:rPr>
            <w:noProof/>
            <w:webHidden/>
          </w:rPr>
          <w:tab/>
        </w:r>
        <w:r>
          <w:rPr>
            <w:noProof/>
            <w:webHidden/>
          </w:rPr>
          <w:fldChar w:fldCharType="begin"/>
        </w:r>
        <w:r>
          <w:rPr>
            <w:noProof/>
            <w:webHidden/>
          </w:rPr>
          <w:instrText xml:space="preserve"> PAGEREF _Toc101998144 \h </w:instrText>
        </w:r>
        <w:r>
          <w:rPr>
            <w:noProof/>
            <w:webHidden/>
          </w:rPr>
        </w:r>
        <w:r>
          <w:rPr>
            <w:noProof/>
            <w:webHidden/>
          </w:rPr>
          <w:fldChar w:fldCharType="separate"/>
        </w:r>
        <w:r>
          <w:rPr>
            <w:noProof/>
            <w:webHidden/>
          </w:rPr>
          <w:t>22</w:t>
        </w:r>
        <w:r>
          <w:rPr>
            <w:noProof/>
            <w:webHidden/>
          </w:rPr>
          <w:fldChar w:fldCharType="end"/>
        </w:r>
      </w:hyperlink>
    </w:p>
    <w:p w14:paraId="7AB12E1D" w14:textId="2F618E22" w:rsidR="00F46A82" w:rsidRDefault="00F46A82">
      <w:pPr>
        <w:pStyle w:val="TableofFigures"/>
        <w:tabs>
          <w:tab w:val="right" w:leader="dot" w:pos="7927"/>
        </w:tabs>
        <w:rPr>
          <w:rFonts w:eastAsiaTheme="minorEastAsia"/>
          <w:noProof/>
          <w:lang w:eastAsia="en-ID"/>
        </w:rPr>
      </w:pPr>
      <w:hyperlink r:id="rId15" w:anchor="_Toc101998145" w:history="1">
        <w:r w:rsidRPr="00EA6B70">
          <w:rPr>
            <w:rStyle w:val="Hyperlink"/>
            <w:noProof/>
          </w:rPr>
          <w:t>Gambar 7. Use Case diagram aplikasi presensi</w:t>
        </w:r>
        <w:r>
          <w:rPr>
            <w:noProof/>
            <w:webHidden/>
          </w:rPr>
          <w:tab/>
        </w:r>
        <w:r>
          <w:rPr>
            <w:noProof/>
            <w:webHidden/>
          </w:rPr>
          <w:fldChar w:fldCharType="begin"/>
        </w:r>
        <w:r>
          <w:rPr>
            <w:noProof/>
            <w:webHidden/>
          </w:rPr>
          <w:instrText xml:space="preserve"> PAGEREF _Toc101998145 \h </w:instrText>
        </w:r>
        <w:r>
          <w:rPr>
            <w:noProof/>
            <w:webHidden/>
          </w:rPr>
        </w:r>
        <w:r>
          <w:rPr>
            <w:noProof/>
            <w:webHidden/>
          </w:rPr>
          <w:fldChar w:fldCharType="separate"/>
        </w:r>
        <w:r>
          <w:rPr>
            <w:noProof/>
            <w:webHidden/>
          </w:rPr>
          <w:t>23</w:t>
        </w:r>
        <w:r>
          <w:rPr>
            <w:noProof/>
            <w:webHidden/>
          </w:rPr>
          <w:fldChar w:fldCharType="end"/>
        </w:r>
      </w:hyperlink>
    </w:p>
    <w:p w14:paraId="7A42FC14" w14:textId="0006EC6C" w:rsidR="00F46A82" w:rsidRDefault="00F46A82">
      <w:pPr>
        <w:pStyle w:val="TableofFigures"/>
        <w:tabs>
          <w:tab w:val="right" w:leader="dot" w:pos="7927"/>
        </w:tabs>
        <w:rPr>
          <w:rFonts w:eastAsiaTheme="minorEastAsia"/>
          <w:noProof/>
          <w:lang w:eastAsia="en-ID"/>
        </w:rPr>
      </w:pPr>
      <w:hyperlink r:id="rId16" w:anchor="_Toc101998146" w:history="1">
        <w:r w:rsidRPr="00EA6B70">
          <w:rPr>
            <w:rStyle w:val="Hyperlink"/>
            <w:noProof/>
          </w:rPr>
          <w:t>Gambar 8. Activity diagram login</w:t>
        </w:r>
        <w:r>
          <w:rPr>
            <w:noProof/>
            <w:webHidden/>
          </w:rPr>
          <w:tab/>
        </w:r>
        <w:r>
          <w:rPr>
            <w:noProof/>
            <w:webHidden/>
          </w:rPr>
          <w:fldChar w:fldCharType="begin"/>
        </w:r>
        <w:r>
          <w:rPr>
            <w:noProof/>
            <w:webHidden/>
          </w:rPr>
          <w:instrText xml:space="preserve"> PAGEREF _Toc101998146 \h </w:instrText>
        </w:r>
        <w:r>
          <w:rPr>
            <w:noProof/>
            <w:webHidden/>
          </w:rPr>
        </w:r>
        <w:r>
          <w:rPr>
            <w:noProof/>
            <w:webHidden/>
          </w:rPr>
          <w:fldChar w:fldCharType="separate"/>
        </w:r>
        <w:r>
          <w:rPr>
            <w:noProof/>
            <w:webHidden/>
          </w:rPr>
          <w:t>24</w:t>
        </w:r>
        <w:r>
          <w:rPr>
            <w:noProof/>
            <w:webHidden/>
          </w:rPr>
          <w:fldChar w:fldCharType="end"/>
        </w:r>
      </w:hyperlink>
    </w:p>
    <w:p w14:paraId="76CD7AAE" w14:textId="37833368" w:rsidR="00F46A82" w:rsidRDefault="00F46A82">
      <w:pPr>
        <w:pStyle w:val="TableofFigures"/>
        <w:tabs>
          <w:tab w:val="right" w:leader="dot" w:pos="7927"/>
        </w:tabs>
        <w:rPr>
          <w:rFonts w:eastAsiaTheme="minorEastAsia"/>
          <w:noProof/>
          <w:lang w:eastAsia="en-ID"/>
        </w:rPr>
      </w:pPr>
      <w:hyperlink r:id="rId17" w:anchor="_Toc101998147" w:history="1">
        <w:r w:rsidRPr="00EA6B70">
          <w:rPr>
            <w:rStyle w:val="Hyperlink"/>
            <w:noProof/>
          </w:rPr>
          <w:t>Gambar 9. Activity diagram registrasi</w:t>
        </w:r>
        <w:r>
          <w:rPr>
            <w:noProof/>
            <w:webHidden/>
          </w:rPr>
          <w:tab/>
        </w:r>
        <w:r>
          <w:rPr>
            <w:noProof/>
            <w:webHidden/>
          </w:rPr>
          <w:fldChar w:fldCharType="begin"/>
        </w:r>
        <w:r>
          <w:rPr>
            <w:noProof/>
            <w:webHidden/>
          </w:rPr>
          <w:instrText xml:space="preserve"> PAGEREF _Toc101998147 \h </w:instrText>
        </w:r>
        <w:r>
          <w:rPr>
            <w:noProof/>
            <w:webHidden/>
          </w:rPr>
        </w:r>
        <w:r>
          <w:rPr>
            <w:noProof/>
            <w:webHidden/>
          </w:rPr>
          <w:fldChar w:fldCharType="separate"/>
        </w:r>
        <w:r>
          <w:rPr>
            <w:noProof/>
            <w:webHidden/>
          </w:rPr>
          <w:t>24</w:t>
        </w:r>
        <w:r>
          <w:rPr>
            <w:noProof/>
            <w:webHidden/>
          </w:rPr>
          <w:fldChar w:fldCharType="end"/>
        </w:r>
      </w:hyperlink>
    </w:p>
    <w:p w14:paraId="43E8694F" w14:textId="632E0BF3" w:rsidR="00F46A82" w:rsidRDefault="00F46A82">
      <w:pPr>
        <w:pStyle w:val="TableofFigures"/>
        <w:tabs>
          <w:tab w:val="right" w:leader="dot" w:pos="7927"/>
        </w:tabs>
        <w:rPr>
          <w:rFonts w:eastAsiaTheme="minorEastAsia"/>
          <w:noProof/>
          <w:lang w:eastAsia="en-ID"/>
        </w:rPr>
      </w:pPr>
      <w:hyperlink r:id="rId18" w:anchor="_Toc101998148" w:history="1">
        <w:r w:rsidRPr="00EA6B70">
          <w:rPr>
            <w:rStyle w:val="Hyperlink"/>
            <w:noProof/>
          </w:rPr>
          <w:t>Gambar 10</w:t>
        </w:r>
        <w:r w:rsidRPr="00EA6B70">
          <w:rPr>
            <w:rStyle w:val="Hyperlink"/>
            <w:noProof/>
            <w:lang w:val="id-ID"/>
          </w:rPr>
          <w:t>. Activity diagram reset password</w:t>
        </w:r>
        <w:r>
          <w:rPr>
            <w:noProof/>
            <w:webHidden/>
          </w:rPr>
          <w:tab/>
        </w:r>
        <w:r>
          <w:rPr>
            <w:noProof/>
            <w:webHidden/>
          </w:rPr>
          <w:fldChar w:fldCharType="begin"/>
        </w:r>
        <w:r>
          <w:rPr>
            <w:noProof/>
            <w:webHidden/>
          </w:rPr>
          <w:instrText xml:space="preserve"> PAGEREF _Toc101998148 \h </w:instrText>
        </w:r>
        <w:r>
          <w:rPr>
            <w:noProof/>
            <w:webHidden/>
          </w:rPr>
        </w:r>
        <w:r>
          <w:rPr>
            <w:noProof/>
            <w:webHidden/>
          </w:rPr>
          <w:fldChar w:fldCharType="separate"/>
        </w:r>
        <w:r>
          <w:rPr>
            <w:noProof/>
            <w:webHidden/>
          </w:rPr>
          <w:t>25</w:t>
        </w:r>
        <w:r>
          <w:rPr>
            <w:noProof/>
            <w:webHidden/>
          </w:rPr>
          <w:fldChar w:fldCharType="end"/>
        </w:r>
      </w:hyperlink>
    </w:p>
    <w:p w14:paraId="461CDE88" w14:textId="59ACC82B" w:rsidR="00F46A82" w:rsidRDefault="00F46A82">
      <w:pPr>
        <w:pStyle w:val="TableofFigures"/>
        <w:tabs>
          <w:tab w:val="right" w:leader="dot" w:pos="7927"/>
        </w:tabs>
        <w:rPr>
          <w:rFonts w:eastAsiaTheme="minorEastAsia"/>
          <w:noProof/>
          <w:lang w:eastAsia="en-ID"/>
        </w:rPr>
      </w:pPr>
      <w:hyperlink r:id="rId19" w:anchor="_Toc101998149" w:history="1">
        <w:r w:rsidRPr="00EA6B70">
          <w:rPr>
            <w:rStyle w:val="Hyperlink"/>
            <w:noProof/>
          </w:rPr>
          <w:t>Gambar 11. Activity diagram menu presensi didalam aplikasi</w:t>
        </w:r>
        <w:r>
          <w:rPr>
            <w:noProof/>
            <w:webHidden/>
          </w:rPr>
          <w:tab/>
        </w:r>
        <w:r>
          <w:rPr>
            <w:noProof/>
            <w:webHidden/>
          </w:rPr>
          <w:fldChar w:fldCharType="begin"/>
        </w:r>
        <w:r>
          <w:rPr>
            <w:noProof/>
            <w:webHidden/>
          </w:rPr>
          <w:instrText xml:space="preserve"> PAGEREF _Toc101998149 \h </w:instrText>
        </w:r>
        <w:r>
          <w:rPr>
            <w:noProof/>
            <w:webHidden/>
          </w:rPr>
        </w:r>
        <w:r>
          <w:rPr>
            <w:noProof/>
            <w:webHidden/>
          </w:rPr>
          <w:fldChar w:fldCharType="separate"/>
        </w:r>
        <w:r>
          <w:rPr>
            <w:noProof/>
            <w:webHidden/>
          </w:rPr>
          <w:t>26</w:t>
        </w:r>
        <w:r>
          <w:rPr>
            <w:noProof/>
            <w:webHidden/>
          </w:rPr>
          <w:fldChar w:fldCharType="end"/>
        </w:r>
      </w:hyperlink>
    </w:p>
    <w:p w14:paraId="5C91D149" w14:textId="18DB736B" w:rsidR="00F46A82" w:rsidRDefault="00F46A82">
      <w:pPr>
        <w:pStyle w:val="TableofFigures"/>
        <w:tabs>
          <w:tab w:val="right" w:leader="dot" w:pos="7927"/>
        </w:tabs>
        <w:rPr>
          <w:rFonts w:eastAsiaTheme="minorEastAsia"/>
          <w:noProof/>
          <w:lang w:eastAsia="en-ID"/>
        </w:rPr>
      </w:pPr>
      <w:hyperlink r:id="rId20" w:anchor="_Toc101998150" w:history="1">
        <w:r w:rsidRPr="00EA6B70">
          <w:rPr>
            <w:rStyle w:val="Hyperlink"/>
            <w:noProof/>
          </w:rPr>
          <w:t>Gambar 12. Actovity diagram menu history aplikasi presensi</w:t>
        </w:r>
        <w:r>
          <w:rPr>
            <w:noProof/>
            <w:webHidden/>
          </w:rPr>
          <w:tab/>
        </w:r>
        <w:r>
          <w:rPr>
            <w:noProof/>
            <w:webHidden/>
          </w:rPr>
          <w:fldChar w:fldCharType="begin"/>
        </w:r>
        <w:r>
          <w:rPr>
            <w:noProof/>
            <w:webHidden/>
          </w:rPr>
          <w:instrText xml:space="preserve"> PAGEREF _Toc101998150 \h </w:instrText>
        </w:r>
        <w:r>
          <w:rPr>
            <w:noProof/>
            <w:webHidden/>
          </w:rPr>
        </w:r>
        <w:r>
          <w:rPr>
            <w:noProof/>
            <w:webHidden/>
          </w:rPr>
          <w:fldChar w:fldCharType="separate"/>
        </w:r>
        <w:r>
          <w:rPr>
            <w:noProof/>
            <w:webHidden/>
          </w:rPr>
          <w:t>27</w:t>
        </w:r>
        <w:r>
          <w:rPr>
            <w:noProof/>
            <w:webHidden/>
          </w:rPr>
          <w:fldChar w:fldCharType="end"/>
        </w:r>
      </w:hyperlink>
    </w:p>
    <w:p w14:paraId="6116BB1A" w14:textId="171BEFEB" w:rsidR="00F46A82" w:rsidRDefault="00F46A82">
      <w:pPr>
        <w:pStyle w:val="TableofFigures"/>
        <w:tabs>
          <w:tab w:val="right" w:leader="dot" w:pos="7927"/>
        </w:tabs>
        <w:rPr>
          <w:rFonts w:eastAsiaTheme="minorEastAsia"/>
          <w:noProof/>
          <w:lang w:eastAsia="en-ID"/>
        </w:rPr>
      </w:pPr>
      <w:hyperlink r:id="rId21" w:anchor="_Toc101998151" w:history="1">
        <w:r w:rsidRPr="00EA6B70">
          <w:rPr>
            <w:rStyle w:val="Hyperlink"/>
            <w:noProof/>
          </w:rPr>
          <w:t>Gambar 13. Activity diagram menu profile aplikasi</w:t>
        </w:r>
        <w:r>
          <w:rPr>
            <w:noProof/>
            <w:webHidden/>
          </w:rPr>
          <w:tab/>
        </w:r>
        <w:r>
          <w:rPr>
            <w:noProof/>
            <w:webHidden/>
          </w:rPr>
          <w:fldChar w:fldCharType="begin"/>
        </w:r>
        <w:r>
          <w:rPr>
            <w:noProof/>
            <w:webHidden/>
          </w:rPr>
          <w:instrText xml:space="preserve"> PAGEREF _Toc101998151 \h </w:instrText>
        </w:r>
        <w:r>
          <w:rPr>
            <w:noProof/>
            <w:webHidden/>
          </w:rPr>
        </w:r>
        <w:r>
          <w:rPr>
            <w:noProof/>
            <w:webHidden/>
          </w:rPr>
          <w:fldChar w:fldCharType="separate"/>
        </w:r>
        <w:r>
          <w:rPr>
            <w:noProof/>
            <w:webHidden/>
          </w:rPr>
          <w:t>27</w:t>
        </w:r>
        <w:r>
          <w:rPr>
            <w:noProof/>
            <w:webHidden/>
          </w:rPr>
          <w:fldChar w:fldCharType="end"/>
        </w:r>
      </w:hyperlink>
    </w:p>
    <w:p w14:paraId="4014CFA1" w14:textId="5B3AA454" w:rsidR="00F46A82" w:rsidRDefault="00F46A82">
      <w:pPr>
        <w:pStyle w:val="TableofFigures"/>
        <w:tabs>
          <w:tab w:val="right" w:leader="dot" w:pos="7927"/>
        </w:tabs>
        <w:rPr>
          <w:rFonts w:eastAsiaTheme="minorEastAsia"/>
          <w:noProof/>
          <w:lang w:eastAsia="en-ID"/>
        </w:rPr>
      </w:pPr>
      <w:hyperlink r:id="rId22" w:anchor="_Toc101998152" w:history="1">
        <w:r w:rsidRPr="00EA6B70">
          <w:rPr>
            <w:rStyle w:val="Hyperlink"/>
            <w:noProof/>
          </w:rPr>
          <w:t>Gambar 14. Activity update foto profile</w:t>
        </w:r>
        <w:r>
          <w:rPr>
            <w:noProof/>
            <w:webHidden/>
          </w:rPr>
          <w:tab/>
        </w:r>
        <w:r>
          <w:rPr>
            <w:noProof/>
            <w:webHidden/>
          </w:rPr>
          <w:fldChar w:fldCharType="begin"/>
        </w:r>
        <w:r>
          <w:rPr>
            <w:noProof/>
            <w:webHidden/>
          </w:rPr>
          <w:instrText xml:space="preserve"> PAGEREF _Toc101998152 \h </w:instrText>
        </w:r>
        <w:r>
          <w:rPr>
            <w:noProof/>
            <w:webHidden/>
          </w:rPr>
        </w:r>
        <w:r>
          <w:rPr>
            <w:noProof/>
            <w:webHidden/>
          </w:rPr>
          <w:fldChar w:fldCharType="separate"/>
        </w:r>
        <w:r>
          <w:rPr>
            <w:noProof/>
            <w:webHidden/>
          </w:rPr>
          <w:t>28</w:t>
        </w:r>
        <w:r>
          <w:rPr>
            <w:noProof/>
            <w:webHidden/>
          </w:rPr>
          <w:fldChar w:fldCharType="end"/>
        </w:r>
      </w:hyperlink>
    </w:p>
    <w:p w14:paraId="796E1EA3" w14:textId="1B2E935D" w:rsidR="00F46A82" w:rsidRDefault="00F46A82">
      <w:pPr>
        <w:pStyle w:val="TableofFigures"/>
        <w:tabs>
          <w:tab w:val="right" w:leader="dot" w:pos="7927"/>
        </w:tabs>
        <w:rPr>
          <w:rFonts w:eastAsiaTheme="minorEastAsia"/>
          <w:noProof/>
          <w:lang w:eastAsia="en-ID"/>
        </w:rPr>
      </w:pPr>
      <w:hyperlink r:id="rId23" w:anchor="_Toc101998153" w:history="1">
        <w:r w:rsidRPr="00EA6B70">
          <w:rPr>
            <w:rStyle w:val="Hyperlink"/>
            <w:noProof/>
          </w:rPr>
          <w:t>Gambar 15. Activity diagram update username</w:t>
        </w:r>
        <w:r>
          <w:rPr>
            <w:noProof/>
            <w:webHidden/>
          </w:rPr>
          <w:tab/>
        </w:r>
        <w:r>
          <w:rPr>
            <w:noProof/>
            <w:webHidden/>
          </w:rPr>
          <w:fldChar w:fldCharType="begin"/>
        </w:r>
        <w:r>
          <w:rPr>
            <w:noProof/>
            <w:webHidden/>
          </w:rPr>
          <w:instrText xml:space="preserve"> PAGEREF _Toc101998153 \h </w:instrText>
        </w:r>
        <w:r>
          <w:rPr>
            <w:noProof/>
            <w:webHidden/>
          </w:rPr>
        </w:r>
        <w:r>
          <w:rPr>
            <w:noProof/>
            <w:webHidden/>
          </w:rPr>
          <w:fldChar w:fldCharType="separate"/>
        </w:r>
        <w:r>
          <w:rPr>
            <w:noProof/>
            <w:webHidden/>
          </w:rPr>
          <w:t>29</w:t>
        </w:r>
        <w:r>
          <w:rPr>
            <w:noProof/>
            <w:webHidden/>
          </w:rPr>
          <w:fldChar w:fldCharType="end"/>
        </w:r>
      </w:hyperlink>
    </w:p>
    <w:p w14:paraId="109A5A8A" w14:textId="602FB8D6" w:rsidR="00F46A82" w:rsidRDefault="00F46A82">
      <w:pPr>
        <w:pStyle w:val="TableofFigures"/>
        <w:tabs>
          <w:tab w:val="right" w:leader="dot" w:pos="7927"/>
        </w:tabs>
        <w:rPr>
          <w:rFonts w:eastAsiaTheme="minorEastAsia"/>
          <w:noProof/>
          <w:lang w:eastAsia="en-ID"/>
        </w:rPr>
      </w:pPr>
      <w:hyperlink r:id="rId24" w:anchor="_Toc101998154" w:history="1">
        <w:r w:rsidRPr="00EA6B70">
          <w:rPr>
            <w:rStyle w:val="Hyperlink"/>
            <w:noProof/>
          </w:rPr>
          <w:t>Gambar 16</w:t>
        </w:r>
        <w:r w:rsidRPr="00EA6B70">
          <w:rPr>
            <w:rStyle w:val="Hyperlink"/>
            <w:noProof/>
            <w:lang w:val="id-ID"/>
          </w:rPr>
          <w:t>. Activity diagram ganti email</w:t>
        </w:r>
        <w:r>
          <w:rPr>
            <w:noProof/>
            <w:webHidden/>
          </w:rPr>
          <w:tab/>
        </w:r>
        <w:r>
          <w:rPr>
            <w:noProof/>
            <w:webHidden/>
          </w:rPr>
          <w:fldChar w:fldCharType="begin"/>
        </w:r>
        <w:r>
          <w:rPr>
            <w:noProof/>
            <w:webHidden/>
          </w:rPr>
          <w:instrText xml:space="preserve"> PAGEREF _Toc101998154 \h </w:instrText>
        </w:r>
        <w:r>
          <w:rPr>
            <w:noProof/>
            <w:webHidden/>
          </w:rPr>
        </w:r>
        <w:r>
          <w:rPr>
            <w:noProof/>
            <w:webHidden/>
          </w:rPr>
          <w:fldChar w:fldCharType="separate"/>
        </w:r>
        <w:r>
          <w:rPr>
            <w:noProof/>
            <w:webHidden/>
          </w:rPr>
          <w:t>30</w:t>
        </w:r>
        <w:r>
          <w:rPr>
            <w:noProof/>
            <w:webHidden/>
          </w:rPr>
          <w:fldChar w:fldCharType="end"/>
        </w:r>
      </w:hyperlink>
    </w:p>
    <w:p w14:paraId="0C901569" w14:textId="1771E222" w:rsidR="00F46A82" w:rsidRDefault="00F46A82">
      <w:pPr>
        <w:pStyle w:val="TableofFigures"/>
        <w:tabs>
          <w:tab w:val="right" w:leader="dot" w:pos="7927"/>
        </w:tabs>
        <w:rPr>
          <w:rFonts w:eastAsiaTheme="minorEastAsia"/>
          <w:noProof/>
          <w:lang w:eastAsia="en-ID"/>
        </w:rPr>
      </w:pPr>
      <w:hyperlink r:id="rId25" w:anchor="_Toc101998155" w:history="1">
        <w:r w:rsidRPr="00EA6B70">
          <w:rPr>
            <w:rStyle w:val="Hyperlink"/>
            <w:noProof/>
          </w:rPr>
          <w:t>Gambar 17</w:t>
        </w:r>
        <w:r w:rsidRPr="00EA6B70">
          <w:rPr>
            <w:rStyle w:val="Hyperlink"/>
            <w:noProof/>
            <w:lang w:val="id-ID"/>
          </w:rPr>
          <w:t>. Activity diagram verifikasi email</w:t>
        </w:r>
        <w:r>
          <w:rPr>
            <w:noProof/>
            <w:webHidden/>
          </w:rPr>
          <w:tab/>
        </w:r>
        <w:r>
          <w:rPr>
            <w:noProof/>
            <w:webHidden/>
          </w:rPr>
          <w:fldChar w:fldCharType="begin"/>
        </w:r>
        <w:r>
          <w:rPr>
            <w:noProof/>
            <w:webHidden/>
          </w:rPr>
          <w:instrText xml:space="preserve"> PAGEREF _Toc101998155 \h </w:instrText>
        </w:r>
        <w:r>
          <w:rPr>
            <w:noProof/>
            <w:webHidden/>
          </w:rPr>
        </w:r>
        <w:r>
          <w:rPr>
            <w:noProof/>
            <w:webHidden/>
          </w:rPr>
          <w:fldChar w:fldCharType="separate"/>
        </w:r>
        <w:r>
          <w:rPr>
            <w:noProof/>
            <w:webHidden/>
          </w:rPr>
          <w:t>31</w:t>
        </w:r>
        <w:r>
          <w:rPr>
            <w:noProof/>
            <w:webHidden/>
          </w:rPr>
          <w:fldChar w:fldCharType="end"/>
        </w:r>
      </w:hyperlink>
    </w:p>
    <w:p w14:paraId="0E92163E" w14:textId="43288194" w:rsidR="00F46A82" w:rsidRDefault="00F46A82">
      <w:pPr>
        <w:pStyle w:val="TableofFigures"/>
        <w:tabs>
          <w:tab w:val="right" w:leader="dot" w:pos="7927"/>
        </w:tabs>
        <w:rPr>
          <w:rFonts w:eastAsiaTheme="minorEastAsia"/>
          <w:noProof/>
          <w:lang w:eastAsia="en-ID"/>
        </w:rPr>
      </w:pPr>
      <w:hyperlink r:id="rId26" w:anchor="_Toc101998156" w:history="1">
        <w:r w:rsidRPr="00EA6B70">
          <w:rPr>
            <w:rStyle w:val="Hyperlink"/>
            <w:noProof/>
          </w:rPr>
          <w:t>Gambar 18</w:t>
        </w:r>
        <w:r w:rsidRPr="00EA6B70">
          <w:rPr>
            <w:rStyle w:val="Hyperlink"/>
            <w:noProof/>
            <w:lang w:val="id-ID"/>
          </w:rPr>
          <w:t>. Activity diagram ganti password</w:t>
        </w:r>
        <w:r>
          <w:rPr>
            <w:noProof/>
            <w:webHidden/>
          </w:rPr>
          <w:tab/>
        </w:r>
        <w:r>
          <w:rPr>
            <w:noProof/>
            <w:webHidden/>
          </w:rPr>
          <w:fldChar w:fldCharType="begin"/>
        </w:r>
        <w:r>
          <w:rPr>
            <w:noProof/>
            <w:webHidden/>
          </w:rPr>
          <w:instrText xml:space="preserve"> PAGEREF _Toc101998156 \h </w:instrText>
        </w:r>
        <w:r>
          <w:rPr>
            <w:noProof/>
            <w:webHidden/>
          </w:rPr>
        </w:r>
        <w:r>
          <w:rPr>
            <w:noProof/>
            <w:webHidden/>
          </w:rPr>
          <w:fldChar w:fldCharType="separate"/>
        </w:r>
        <w:r>
          <w:rPr>
            <w:noProof/>
            <w:webHidden/>
          </w:rPr>
          <w:t>31</w:t>
        </w:r>
        <w:r>
          <w:rPr>
            <w:noProof/>
            <w:webHidden/>
          </w:rPr>
          <w:fldChar w:fldCharType="end"/>
        </w:r>
      </w:hyperlink>
    </w:p>
    <w:p w14:paraId="156C0BBD" w14:textId="3A72DE5E" w:rsidR="00F46A82" w:rsidRDefault="00F46A82">
      <w:pPr>
        <w:pStyle w:val="TableofFigures"/>
        <w:tabs>
          <w:tab w:val="right" w:leader="dot" w:pos="7927"/>
        </w:tabs>
        <w:rPr>
          <w:rFonts w:eastAsiaTheme="minorEastAsia"/>
          <w:noProof/>
          <w:lang w:eastAsia="en-ID"/>
        </w:rPr>
      </w:pPr>
      <w:hyperlink r:id="rId27" w:anchor="_Toc101998157" w:history="1">
        <w:r w:rsidRPr="00EA6B70">
          <w:rPr>
            <w:rStyle w:val="Hyperlink"/>
            <w:noProof/>
          </w:rPr>
          <w:t>Gambar 19</w:t>
        </w:r>
        <w:r w:rsidRPr="00EA6B70">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1998157 \h </w:instrText>
        </w:r>
        <w:r>
          <w:rPr>
            <w:noProof/>
            <w:webHidden/>
          </w:rPr>
        </w:r>
        <w:r>
          <w:rPr>
            <w:noProof/>
            <w:webHidden/>
          </w:rPr>
          <w:fldChar w:fldCharType="separate"/>
        </w:r>
        <w:r>
          <w:rPr>
            <w:noProof/>
            <w:webHidden/>
          </w:rPr>
          <w:t>32</w:t>
        </w:r>
        <w:r>
          <w:rPr>
            <w:noProof/>
            <w:webHidden/>
          </w:rPr>
          <w:fldChar w:fldCharType="end"/>
        </w:r>
      </w:hyperlink>
    </w:p>
    <w:p w14:paraId="6D0B0283" w14:textId="61C9AE65" w:rsidR="00F46A82" w:rsidRDefault="00F46A82">
      <w:pPr>
        <w:pStyle w:val="TableofFigures"/>
        <w:tabs>
          <w:tab w:val="right" w:leader="dot" w:pos="7927"/>
        </w:tabs>
        <w:rPr>
          <w:rFonts w:eastAsiaTheme="minorEastAsia"/>
          <w:noProof/>
          <w:lang w:eastAsia="en-ID"/>
        </w:rPr>
      </w:pPr>
      <w:hyperlink r:id="rId28" w:anchor="_Toc101998158" w:history="1">
        <w:r w:rsidRPr="00EA6B70">
          <w:rPr>
            <w:rStyle w:val="Hyperlink"/>
            <w:noProof/>
          </w:rPr>
          <w:t>Gambar 20</w:t>
        </w:r>
        <w:r w:rsidRPr="00EA6B70">
          <w:rPr>
            <w:rStyle w:val="Hyperlink"/>
            <w:noProof/>
            <w:lang w:val="id-ID"/>
          </w:rPr>
          <w:t>. Activity diagram tentang aplikasi</w:t>
        </w:r>
        <w:r>
          <w:rPr>
            <w:noProof/>
            <w:webHidden/>
          </w:rPr>
          <w:tab/>
        </w:r>
        <w:r>
          <w:rPr>
            <w:noProof/>
            <w:webHidden/>
          </w:rPr>
          <w:fldChar w:fldCharType="begin"/>
        </w:r>
        <w:r>
          <w:rPr>
            <w:noProof/>
            <w:webHidden/>
          </w:rPr>
          <w:instrText xml:space="preserve"> PAGEREF _Toc101998158 \h </w:instrText>
        </w:r>
        <w:r>
          <w:rPr>
            <w:noProof/>
            <w:webHidden/>
          </w:rPr>
        </w:r>
        <w:r>
          <w:rPr>
            <w:noProof/>
            <w:webHidden/>
          </w:rPr>
          <w:fldChar w:fldCharType="separate"/>
        </w:r>
        <w:r>
          <w:rPr>
            <w:noProof/>
            <w:webHidden/>
          </w:rPr>
          <w:t>33</w:t>
        </w:r>
        <w:r>
          <w:rPr>
            <w:noProof/>
            <w:webHidden/>
          </w:rPr>
          <w:fldChar w:fldCharType="end"/>
        </w:r>
      </w:hyperlink>
    </w:p>
    <w:p w14:paraId="5A6C45E9" w14:textId="322CFAB4" w:rsidR="00F46A82" w:rsidRDefault="00F46A82">
      <w:pPr>
        <w:pStyle w:val="TableofFigures"/>
        <w:tabs>
          <w:tab w:val="right" w:leader="dot" w:pos="7927"/>
        </w:tabs>
        <w:rPr>
          <w:rFonts w:eastAsiaTheme="minorEastAsia"/>
          <w:noProof/>
          <w:lang w:eastAsia="en-ID"/>
        </w:rPr>
      </w:pPr>
      <w:hyperlink r:id="rId29" w:anchor="_Toc101998159" w:history="1">
        <w:r w:rsidRPr="00EA6B70">
          <w:rPr>
            <w:rStyle w:val="Hyperlink"/>
            <w:noProof/>
          </w:rPr>
          <w:t>Gambar 21</w:t>
        </w:r>
        <w:r w:rsidRPr="00EA6B70">
          <w:rPr>
            <w:rStyle w:val="Hyperlink"/>
            <w:noProof/>
            <w:lang w:val="id-ID"/>
          </w:rPr>
          <w:t>. Activity diagram keluar aplikasi</w:t>
        </w:r>
        <w:r>
          <w:rPr>
            <w:noProof/>
            <w:webHidden/>
          </w:rPr>
          <w:tab/>
        </w:r>
        <w:r>
          <w:rPr>
            <w:noProof/>
            <w:webHidden/>
          </w:rPr>
          <w:fldChar w:fldCharType="begin"/>
        </w:r>
        <w:r>
          <w:rPr>
            <w:noProof/>
            <w:webHidden/>
          </w:rPr>
          <w:instrText xml:space="preserve"> PAGEREF _Toc101998159 \h </w:instrText>
        </w:r>
        <w:r>
          <w:rPr>
            <w:noProof/>
            <w:webHidden/>
          </w:rPr>
        </w:r>
        <w:r>
          <w:rPr>
            <w:noProof/>
            <w:webHidden/>
          </w:rPr>
          <w:fldChar w:fldCharType="separate"/>
        </w:r>
        <w:r>
          <w:rPr>
            <w:noProof/>
            <w:webHidden/>
          </w:rPr>
          <w:t>33</w:t>
        </w:r>
        <w:r>
          <w:rPr>
            <w:noProof/>
            <w:webHidden/>
          </w:rPr>
          <w:fldChar w:fldCharType="end"/>
        </w:r>
      </w:hyperlink>
    </w:p>
    <w:p w14:paraId="1832F6BD" w14:textId="06C2F243"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1906247"/>
      <w:r w:rsidRPr="007A2A90">
        <w:lastRenderedPageBreak/>
        <w:t>DAFTAR TABEL</w:t>
      </w:r>
      <w:bookmarkEnd w:id="5"/>
    </w:p>
    <w:p w14:paraId="0AAD8AEB" w14:textId="7FA386CF" w:rsidR="00F4663D"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1999775" w:history="1">
        <w:r w:rsidR="00F4663D" w:rsidRPr="00C744A1">
          <w:rPr>
            <w:rStyle w:val="Hyperlink"/>
            <w:noProof/>
          </w:rPr>
          <w:t>Table 1. Table state of the art algortima haversine</w:t>
        </w:r>
        <w:r w:rsidR="00F4663D">
          <w:rPr>
            <w:noProof/>
            <w:webHidden/>
          </w:rPr>
          <w:tab/>
        </w:r>
        <w:r w:rsidR="00F4663D">
          <w:rPr>
            <w:noProof/>
            <w:webHidden/>
          </w:rPr>
          <w:fldChar w:fldCharType="begin"/>
        </w:r>
        <w:r w:rsidR="00F4663D">
          <w:rPr>
            <w:noProof/>
            <w:webHidden/>
          </w:rPr>
          <w:instrText xml:space="preserve"> PAGEREF _Toc101999775 \h </w:instrText>
        </w:r>
        <w:r w:rsidR="00F4663D">
          <w:rPr>
            <w:noProof/>
            <w:webHidden/>
          </w:rPr>
        </w:r>
        <w:r w:rsidR="00F4663D">
          <w:rPr>
            <w:noProof/>
            <w:webHidden/>
          </w:rPr>
          <w:fldChar w:fldCharType="separate"/>
        </w:r>
        <w:r w:rsidR="00F4663D">
          <w:rPr>
            <w:noProof/>
            <w:webHidden/>
          </w:rPr>
          <w:t>5</w:t>
        </w:r>
        <w:r w:rsidR="00F4663D">
          <w:rPr>
            <w:noProof/>
            <w:webHidden/>
          </w:rPr>
          <w:fldChar w:fldCharType="end"/>
        </w:r>
      </w:hyperlink>
    </w:p>
    <w:p w14:paraId="3EB71B88" w14:textId="188CF7AB" w:rsidR="00F4663D" w:rsidRDefault="00F4663D">
      <w:pPr>
        <w:pStyle w:val="TableofFigures"/>
        <w:tabs>
          <w:tab w:val="right" w:leader="dot" w:pos="7927"/>
        </w:tabs>
        <w:rPr>
          <w:rFonts w:eastAsiaTheme="minorEastAsia"/>
          <w:noProof/>
          <w:lang w:eastAsia="en-ID"/>
        </w:rPr>
      </w:pPr>
      <w:hyperlink w:anchor="_Toc101999776" w:history="1">
        <w:r w:rsidRPr="00C744A1">
          <w:rPr>
            <w:rStyle w:val="Hyperlink"/>
            <w:noProof/>
          </w:rPr>
          <w:t>Table 2. table penelitian presensi dengan GPS</w:t>
        </w:r>
        <w:r>
          <w:rPr>
            <w:noProof/>
            <w:webHidden/>
          </w:rPr>
          <w:tab/>
        </w:r>
        <w:r>
          <w:rPr>
            <w:noProof/>
            <w:webHidden/>
          </w:rPr>
          <w:fldChar w:fldCharType="begin"/>
        </w:r>
        <w:r>
          <w:rPr>
            <w:noProof/>
            <w:webHidden/>
          </w:rPr>
          <w:instrText xml:space="preserve"> PAGEREF _Toc101999776 \h </w:instrText>
        </w:r>
        <w:r>
          <w:rPr>
            <w:noProof/>
            <w:webHidden/>
          </w:rPr>
        </w:r>
        <w:r>
          <w:rPr>
            <w:noProof/>
            <w:webHidden/>
          </w:rPr>
          <w:fldChar w:fldCharType="separate"/>
        </w:r>
        <w:r>
          <w:rPr>
            <w:noProof/>
            <w:webHidden/>
          </w:rPr>
          <w:t>8</w:t>
        </w:r>
        <w:r>
          <w:rPr>
            <w:noProof/>
            <w:webHidden/>
          </w:rPr>
          <w:fldChar w:fldCharType="end"/>
        </w:r>
      </w:hyperlink>
    </w:p>
    <w:p w14:paraId="11A81929" w14:textId="44517FD1" w:rsidR="00F4663D" w:rsidRDefault="00F4663D">
      <w:pPr>
        <w:pStyle w:val="TableofFigures"/>
        <w:tabs>
          <w:tab w:val="right" w:leader="dot" w:pos="7927"/>
        </w:tabs>
        <w:rPr>
          <w:rFonts w:eastAsiaTheme="minorEastAsia"/>
          <w:noProof/>
          <w:lang w:eastAsia="en-ID"/>
        </w:rPr>
      </w:pPr>
      <w:hyperlink w:anchor="_Toc101999777" w:history="1">
        <w:r w:rsidRPr="00C744A1">
          <w:rPr>
            <w:rStyle w:val="Hyperlink"/>
            <w:noProof/>
          </w:rPr>
          <w:t>Table 3. Tabel WBS (Work Breakdown Structure)</w:t>
        </w:r>
        <w:r>
          <w:rPr>
            <w:noProof/>
            <w:webHidden/>
          </w:rPr>
          <w:tab/>
        </w:r>
        <w:r>
          <w:rPr>
            <w:noProof/>
            <w:webHidden/>
          </w:rPr>
          <w:fldChar w:fldCharType="begin"/>
        </w:r>
        <w:r>
          <w:rPr>
            <w:noProof/>
            <w:webHidden/>
          </w:rPr>
          <w:instrText xml:space="preserve"> PAGEREF _Toc101999777 \h </w:instrText>
        </w:r>
        <w:r>
          <w:rPr>
            <w:noProof/>
            <w:webHidden/>
          </w:rPr>
        </w:r>
        <w:r>
          <w:rPr>
            <w:noProof/>
            <w:webHidden/>
          </w:rPr>
          <w:fldChar w:fldCharType="separate"/>
        </w:r>
        <w:r>
          <w:rPr>
            <w:noProof/>
            <w:webHidden/>
          </w:rPr>
          <w:t>17</w:t>
        </w:r>
        <w:r>
          <w:rPr>
            <w:noProof/>
            <w:webHidden/>
          </w:rPr>
          <w:fldChar w:fldCharType="end"/>
        </w:r>
      </w:hyperlink>
    </w:p>
    <w:p w14:paraId="78D9EAD2" w14:textId="3057302C" w:rsidR="00F4663D" w:rsidRDefault="00F4663D">
      <w:pPr>
        <w:pStyle w:val="TableofFigures"/>
        <w:tabs>
          <w:tab w:val="right" w:leader="dot" w:pos="7927"/>
        </w:tabs>
        <w:rPr>
          <w:rFonts w:eastAsiaTheme="minorEastAsia"/>
          <w:noProof/>
          <w:lang w:eastAsia="en-ID"/>
        </w:rPr>
      </w:pPr>
      <w:hyperlink r:id="rId30" w:anchor="_Toc101999778" w:history="1">
        <w:r w:rsidRPr="00C744A1">
          <w:rPr>
            <w:rStyle w:val="Hyperlink"/>
            <w:noProof/>
          </w:rPr>
          <w:t>Table 4</w:t>
        </w:r>
        <w:r w:rsidRPr="00C744A1">
          <w:rPr>
            <w:rStyle w:val="Hyperlink"/>
            <w:noProof/>
            <w:lang w:val="id-ID"/>
          </w:rPr>
          <w:t>. Perbandingan hasil perhitungan jarak</w:t>
        </w:r>
        <w:r>
          <w:rPr>
            <w:noProof/>
            <w:webHidden/>
          </w:rPr>
          <w:tab/>
        </w:r>
        <w:r>
          <w:rPr>
            <w:noProof/>
            <w:webHidden/>
          </w:rPr>
          <w:fldChar w:fldCharType="begin"/>
        </w:r>
        <w:r>
          <w:rPr>
            <w:noProof/>
            <w:webHidden/>
          </w:rPr>
          <w:instrText xml:space="preserve"> PAGEREF _Toc101999778 \h </w:instrText>
        </w:r>
        <w:r>
          <w:rPr>
            <w:noProof/>
            <w:webHidden/>
          </w:rPr>
        </w:r>
        <w:r>
          <w:rPr>
            <w:noProof/>
            <w:webHidden/>
          </w:rPr>
          <w:fldChar w:fldCharType="separate"/>
        </w:r>
        <w:r>
          <w:rPr>
            <w:noProof/>
            <w:webHidden/>
          </w:rPr>
          <w:t>19</w:t>
        </w:r>
        <w:r>
          <w:rPr>
            <w:noProof/>
            <w:webHidden/>
          </w:rPr>
          <w:fldChar w:fldCharType="end"/>
        </w:r>
      </w:hyperlink>
    </w:p>
    <w:p w14:paraId="5B126B94" w14:textId="3C723EFD" w:rsidR="00F4663D" w:rsidRDefault="00F4663D">
      <w:pPr>
        <w:pStyle w:val="TableofFigures"/>
        <w:tabs>
          <w:tab w:val="right" w:leader="dot" w:pos="7927"/>
        </w:tabs>
        <w:rPr>
          <w:rFonts w:eastAsiaTheme="minorEastAsia"/>
          <w:noProof/>
          <w:lang w:eastAsia="en-ID"/>
        </w:rPr>
      </w:pPr>
      <w:hyperlink r:id="rId31" w:anchor="_Toc101999779" w:history="1">
        <w:r w:rsidRPr="00C744A1">
          <w:rPr>
            <w:rStyle w:val="Hyperlink"/>
            <w:noProof/>
          </w:rPr>
          <w:t>Table 5. Perba</w:t>
        </w:r>
        <w:r w:rsidRPr="00C744A1">
          <w:rPr>
            <w:rStyle w:val="Hyperlink"/>
            <w:noProof/>
          </w:rPr>
          <w:t>n</w:t>
        </w:r>
        <w:r w:rsidRPr="00C744A1">
          <w:rPr>
            <w:rStyle w:val="Hyperlink"/>
            <w:noProof/>
          </w:rPr>
          <w:t>dingan kinerja pada tiap metode</w:t>
        </w:r>
        <w:r>
          <w:rPr>
            <w:noProof/>
            <w:webHidden/>
          </w:rPr>
          <w:tab/>
        </w:r>
        <w:r>
          <w:rPr>
            <w:noProof/>
            <w:webHidden/>
          </w:rPr>
          <w:fldChar w:fldCharType="begin"/>
        </w:r>
        <w:r>
          <w:rPr>
            <w:noProof/>
            <w:webHidden/>
          </w:rPr>
          <w:instrText xml:space="preserve"> PAGEREF _Toc101999779 \h </w:instrText>
        </w:r>
        <w:r>
          <w:rPr>
            <w:noProof/>
            <w:webHidden/>
          </w:rPr>
        </w:r>
        <w:r>
          <w:rPr>
            <w:noProof/>
            <w:webHidden/>
          </w:rPr>
          <w:fldChar w:fldCharType="separate"/>
        </w:r>
        <w:r>
          <w:rPr>
            <w:noProof/>
            <w:webHidden/>
          </w:rPr>
          <w:t>21</w:t>
        </w:r>
        <w:r>
          <w:rPr>
            <w:noProof/>
            <w:webHidden/>
          </w:rPr>
          <w:fldChar w:fldCharType="end"/>
        </w:r>
      </w:hyperlink>
    </w:p>
    <w:p w14:paraId="3B9B2AEE" w14:textId="6CB5FF2E"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32"/>
          <w:footerReference w:type="default" r:id="rId33"/>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1906248"/>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190624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1906250"/>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1906251"/>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1906252"/>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34"/>
          <w:footerReference w:type="default" r:id="rId35"/>
          <w:headerReference w:type="first" r:id="rId36"/>
          <w:footerReference w:type="first" r:id="rId37"/>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1906253"/>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bookmarkStart w:id="12" w:name="_Toc101906254"/>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EE9FEB1" w:rsidR="00820FC3" w:rsidRDefault="00C75ADE" w:rsidP="00142CB6">
      <w:pPr>
        <w:pStyle w:val="Caption"/>
        <w:jc w:val="center"/>
      </w:pPr>
      <w:bookmarkStart w:id="13" w:name="_Toc95730310"/>
      <w:bookmarkStart w:id="14" w:name="_Toc101999775"/>
      <w:r>
        <w:t xml:space="preserve">Table </w:t>
      </w:r>
      <w:r w:rsidR="004B0355">
        <w:fldChar w:fldCharType="begin"/>
      </w:r>
      <w:r w:rsidR="004B0355">
        <w:instrText xml:space="preserve"> SEQ Table \* ARABIC </w:instrText>
      </w:r>
      <w:r w:rsidR="004B0355">
        <w:fldChar w:fldCharType="separate"/>
      </w:r>
      <w:r w:rsidR="00B2561B">
        <w:rPr>
          <w:noProof/>
        </w:rPr>
        <w:t>1</w:t>
      </w:r>
      <w:r w:rsidR="004B0355">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6B11CE23" w:rsidR="004F4E8B" w:rsidRPr="0050348B" w:rsidRDefault="00C917D7" w:rsidP="0050348B">
      <w:pPr>
        <w:pStyle w:val="Caption"/>
        <w:jc w:val="center"/>
        <w:rPr>
          <w:i w:val="0"/>
          <w:lang w:val="id-ID"/>
        </w:rPr>
      </w:pPr>
      <w:bookmarkStart w:id="15" w:name="_Toc95730311"/>
      <w:bookmarkStart w:id="16" w:name="_Toc101999776"/>
      <w:r>
        <w:lastRenderedPageBreak/>
        <w:t xml:space="preserve">Table </w:t>
      </w:r>
      <w:r w:rsidR="004B0355">
        <w:fldChar w:fldCharType="begin"/>
      </w:r>
      <w:r w:rsidR="004B0355">
        <w:instrText xml:space="preserve"> SEQ Table \* ARABIC </w:instrText>
      </w:r>
      <w:r w:rsidR="004B0355">
        <w:fldChar w:fldCharType="separate"/>
      </w:r>
      <w:r w:rsidR="00B2561B">
        <w:rPr>
          <w:noProof/>
        </w:rPr>
        <w:t>2</w:t>
      </w:r>
      <w:r w:rsidR="004B0355">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B301DE">
      <w:pPr>
        <w:pStyle w:val="Heading2"/>
        <w:numPr>
          <w:ilvl w:val="0"/>
          <w:numId w:val="14"/>
        </w:numPr>
        <w:spacing w:line="276" w:lineRule="auto"/>
        <w:ind w:hanging="720"/>
        <w:jc w:val="both"/>
        <w:rPr>
          <w:lang w:val="en-US"/>
        </w:rPr>
      </w:pPr>
      <w:bookmarkStart w:id="17" w:name="_Toc101906255"/>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w:t>
      </w:r>
      <w:proofErr w:type="spellStart"/>
      <w:r w:rsidR="00A6282D" w:rsidRPr="00A6282D">
        <w:rPr>
          <w:noProof/>
          <w:lang w:val="en-US"/>
        </w:rPr>
        <w:t>Hartati</w:t>
      </w:r>
      <w:proofErr w:type="spellEnd"/>
      <w:r w:rsidR="00A6282D" w:rsidRPr="00A6282D">
        <w:rPr>
          <w:noProof/>
          <w:lang w:val="en-US"/>
        </w:rPr>
        <w:t xml:space="preserve">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31E87DA1" w:rsidR="001B42A7" w:rsidRPr="001B42A7" w:rsidRDefault="00CD02ED" w:rsidP="00636DE8">
      <w:pPr>
        <w:pStyle w:val="Subtitle"/>
        <w:spacing w:line="276" w:lineRule="auto"/>
        <w:ind w:left="-142"/>
        <w:rPr>
          <w:lang w:val="en-US"/>
        </w:rPr>
      </w:pPr>
      <w:r>
        <w:rPr>
          <w:noProof/>
          <w:lang w:val="en-US"/>
        </w:rPr>
        <w:lastRenderedPageBreak/>
        <w:drawing>
          <wp:anchor distT="0" distB="0" distL="114300" distR="114300" simplePos="0" relativeHeight="251655168" behindDoc="1" locked="0" layoutInCell="1" allowOverlap="1" wp14:anchorId="0B84559F" wp14:editId="30164F38">
            <wp:simplePos x="0" y="0"/>
            <wp:positionH relativeFrom="column">
              <wp:posOffset>1391920</wp:posOffset>
            </wp:positionH>
            <wp:positionV relativeFrom="paragraph">
              <wp:posOffset>814705</wp:posOffset>
            </wp:positionV>
            <wp:extent cx="2203450" cy="1094105"/>
            <wp:effectExtent l="0" t="0" r="6350" b="0"/>
            <wp:wrapTight wrapText="bothSides">
              <wp:wrapPolygon edited="0">
                <wp:start x="0" y="0"/>
                <wp:lineTo x="0" y="21061"/>
                <wp:lineTo x="21476" y="21061"/>
                <wp:lineTo x="2147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03450" cy="1094105"/>
                    </a:xfrm>
                    <a:prstGeom prst="rect">
                      <a:avLst/>
                    </a:prstGeom>
                  </pic:spPr>
                </pic:pic>
              </a:graphicData>
            </a:graphic>
            <wp14:sizeRelH relativeFrom="margin">
              <wp14:pctWidth>0</wp14:pctWidth>
            </wp14:sizeRelH>
            <wp14:sizeRelV relativeFrom="margin">
              <wp14:pctHeight>0</wp14:pctHeight>
            </wp14:sizeRelV>
          </wp:anchor>
        </w:drawing>
      </w:r>
      <w:r w:rsidR="00C45C0A">
        <w:rPr>
          <w:noProof/>
        </w:rPr>
        <mc:AlternateContent>
          <mc:Choice Requires="wps">
            <w:drawing>
              <wp:anchor distT="0" distB="0" distL="114300" distR="114300" simplePos="0" relativeHeight="251799552" behindDoc="1" locked="0" layoutInCell="1" allowOverlap="1" wp14:anchorId="77CD681B" wp14:editId="13132CC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59BF3539" w14:textId="73A6197C" w:rsidR="00C45C0A" w:rsidRPr="004A0E33" w:rsidRDefault="00C45C0A" w:rsidP="00C45C0A">
                            <w:pPr>
                              <w:pStyle w:val="Caption"/>
                              <w:jc w:val="center"/>
                              <w:rPr>
                                <w:noProof/>
                                <w:spacing w:val="15"/>
                                <w:lang w:val="en-US"/>
                              </w:rPr>
                            </w:pPr>
                            <w:bookmarkStart w:id="18" w:name="_Toc101998139"/>
                            <w:r>
                              <w:t xml:space="preserve">Gambar </w:t>
                            </w:r>
                            <w:fldSimple w:instr=" SEQ Gambar \* ARABIC ">
                              <w:r w:rsidR="003C4BFF">
                                <w:rPr>
                                  <w:noProof/>
                                </w:rPr>
                                <w:t>1</w:t>
                              </w:r>
                            </w:fldSimple>
                            <w:r w:rsidR="00080291">
                              <w:t>.</w:t>
                            </w:r>
                            <w:r>
                              <w:t xml:space="preserve"> Hukum Haversine</w:t>
                            </w:r>
                            <w:bookmarkEnd w:id="18"/>
                          </w:p>
                          <w:p w14:paraId="1769A34D" w14:textId="77777777" w:rsidR="00CB1E4B" w:rsidRDefault="00CB1E4B"/>
                          <w:p w14:paraId="0C174AEA" w14:textId="5613397A" w:rsidR="00C45C0A" w:rsidRPr="004A0E33" w:rsidRDefault="00C45C0A" w:rsidP="00C45C0A">
                            <w:pPr>
                              <w:pStyle w:val="Caption"/>
                              <w:jc w:val="center"/>
                              <w:rPr>
                                <w:noProof/>
                                <w:spacing w:val="15"/>
                                <w:lang w:val="en-US"/>
                              </w:rPr>
                            </w:pPr>
                            <w:bookmarkStart w:id="19" w:name="_Toc101998140"/>
                            <w:r>
                              <w:t xml:space="preserve">Gambar </w:t>
                            </w:r>
                            <w:fldSimple w:instr=" SEQ Gambar \* ARABIC ">
                              <w:r w:rsidR="003C4BFF">
                                <w:rPr>
                                  <w:noProof/>
                                </w:rPr>
                                <w:t>2</w:t>
                              </w:r>
                            </w:fldSimple>
                            <w:r w:rsidR="00080291">
                              <w:t>.</w:t>
                            </w:r>
                            <w:r>
                              <w:t xml:space="preserve"> Hukum Haversine</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D681B" id="_x0000_t202" coordsize="21600,21600" o:spt="202" path="m,l,21600r21600,l21600,xe">
                <v:stroke joinstyle="miter"/>
                <v:path gradientshapeok="t" o:connecttype="rect"/>
              </v:shapetype>
              <v:shape id="Text Box 18" o:spid="_x0000_s1026" type="#_x0000_t202" style="position:absolute;left:0;text-align:left;margin-left:93.6pt;margin-top:172.85pt;width:209.5pt;height:.05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59BF3539" w14:textId="73A6197C" w:rsidR="00C45C0A" w:rsidRPr="004A0E33" w:rsidRDefault="00C45C0A" w:rsidP="00C45C0A">
                      <w:pPr>
                        <w:pStyle w:val="Caption"/>
                        <w:jc w:val="center"/>
                        <w:rPr>
                          <w:noProof/>
                          <w:spacing w:val="15"/>
                          <w:lang w:val="en-US"/>
                        </w:rPr>
                      </w:pPr>
                      <w:bookmarkStart w:id="20" w:name="_Toc101998139"/>
                      <w:r>
                        <w:t xml:space="preserve">Gambar </w:t>
                      </w:r>
                      <w:fldSimple w:instr=" SEQ Gambar \* ARABIC ">
                        <w:r w:rsidR="003C4BFF">
                          <w:rPr>
                            <w:noProof/>
                          </w:rPr>
                          <w:t>1</w:t>
                        </w:r>
                      </w:fldSimple>
                      <w:r w:rsidR="00080291">
                        <w:t>.</w:t>
                      </w:r>
                      <w:r>
                        <w:t xml:space="preserve"> Hukum Haversine</w:t>
                      </w:r>
                      <w:bookmarkEnd w:id="20"/>
                    </w:p>
                    <w:p w14:paraId="1769A34D" w14:textId="77777777" w:rsidR="00CB1E4B" w:rsidRDefault="00CB1E4B"/>
                    <w:p w14:paraId="0C174AEA" w14:textId="5613397A" w:rsidR="00C45C0A" w:rsidRPr="004A0E33" w:rsidRDefault="00C45C0A" w:rsidP="00C45C0A">
                      <w:pPr>
                        <w:pStyle w:val="Caption"/>
                        <w:jc w:val="center"/>
                        <w:rPr>
                          <w:noProof/>
                          <w:spacing w:val="15"/>
                          <w:lang w:val="en-US"/>
                        </w:rPr>
                      </w:pPr>
                      <w:bookmarkStart w:id="21" w:name="_Toc101998140"/>
                      <w:r>
                        <w:t xml:space="preserve">Gambar </w:t>
                      </w:r>
                      <w:fldSimple w:instr=" SEQ Gambar \* ARABIC ">
                        <w:r w:rsidR="003C4BFF">
                          <w:rPr>
                            <w:noProof/>
                          </w:rPr>
                          <w:t>2</w:t>
                        </w:r>
                      </w:fldSimple>
                      <w:r w:rsidR="00080291">
                        <w:t>.</w:t>
                      </w:r>
                      <w:r>
                        <w:t xml:space="preserve"> Hukum Haversine</w:t>
                      </w:r>
                      <w:bookmarkEnd w:id="21"/>
                    </w:p>
                  </w:txbxContent>
                </v:textbox>
                <w10:wrap type="tight"/>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0F60A8B1" w14:textId="77777777" w:rsidR="00E105D1" w:rsidRDefault="00E105D1" w:rsidP="006969BC">
      <w:pPr>
        <w:pStyle w:val="Subtitle"/>
        <w:spacing w:line="276" w:lineRule="auto"/>
        <w:ind w:firstLine="851"/>
        <w:rPr>
          <w:lang w:val="id-ID"/>
        </w:rPr>
      </w:pPr>
    </w:p>
    <w:p w14:paraId="18326692" w14:textId="5B02A42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lastRenderedPageBreak/>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2128B8">
      <w:pPr>
        <w:pStyle w:val="Title"/>
        <w:numPr>
          <w:ilvl w:val="0"/>
          <w:numId w:val="11"/>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proofErr w:type="spellStart"/>
      <w:r w:rsidR="00A6282D" w:rsidRPr="00A6282D">
        <w:rPr>
          <w:rStyle w:val="SubtitleChar"/>
          <w:b w:val="0"/>
          <w:bCs/>
          <w:i/>
          <w:noProof/>
        </w:rPr>
        <w:t>Apa</w:t>
      </w:r>
      <w:proofErr w:type="spellEnd"/>
      <w:r w:rsidR="00A6282D" w:rsidRPr="00A6282D">
        <w:rPr>
          <w:rStyle w:val="SubtitleChar"/>
          <w:b w:val="0"/>
          <w:bCs/>
          <w:i/>
          <w:noProof/>
        </w:rPr>
        <w:t xml:space="preserve">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2" w:name="_Toc101906256"/>
      <w:r w:rsidRPr="00D57E41">
        <w:lastRenderedPageBreak/>
        <w:t xml:space="preserve">BAB </w:t>
      </w:r>
      <w:r>
        <w:t xml:space="preserve">III </w:t>
      </w:r>
      <w:r w:rsidR="00FC6AB6">
        <w:br/>
      </w:r>
      <w:r>
        <w:t>METODOLOGI PENELITIAN</w:t>
      </w:r>
      <w:bookmarkEnd w:id="22"/>
    </w:p>
    <w:p w14:paraId="6A303A17" w14:textId="0D091C8C"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4CBFD82A" w14:textId="0623F399" w:rsidR="00C87B6C" w:rsidRPr="00C87B6C" w:rsidRDefault="00C87B6C" w:rsidP="00C87B6C">
      <w:pPr>
        <w:rPr>
          <w:lang w:val="en-US"/>
        </w:rPr>
      </w:pPr>
    </w:p>
    <w:p w14:paraId="781827AD" w14:textId="508DF573" w:rsidR="007A01EC" w:rsidRDefault="007A01EC" w:rsidP="005C433F">
      <w:pPr>
        <w:ind w:firstLine="720"/>
        <w:rPr>
          <w:lang w:val="en-US"/>
        </w:rPr>
      </w:pPr>
    </w:p>
    <w:p w14:paraId="353462E4" w14:textId="1C72DA45" w:rsidR="007A01EC" w:rsidRDefault="007A01EC" w:rsidP="005C433F">
      <w:pPr>
        <w:ind w:firstLine="720"/>
        <w:rPr>
          <w:lang w:val="en-US"/>
        </w:rPr>
      </w:pPr>
    </w:p>
    <w:p w14:paraId="693947F4" w14:textId="3CF97E7A" w:rsidR="003C499B" w:rsidRDefault="007A01EC" w:rsidP="007A01EC">
      <w:pPr>
        <w:tabs>
          <w:tab w:val="left" w:pos="6988"/>
        </w:tabs>
        <w:ind w:firstLine="720"/>
        <w:rPr>
          <w:lang w:val="en-US"/>
        </w:rPr>
      </w:pPr>
      <w:r>
        <w:rPr>
          <w:lang w:val="en-US"/>
        </w:rPr>
        <w:tab/>
      </w:r>
    </w:p>
    <w:p w14:paraId="6D7C5A6B" w14:textId="49402098" w:rsidR="00016E33" w:rsidRDefault="00710F61" w:rsidP="00B301DE">
      <w:pPr>
        <w:pStyle w:val="Heading2"/>
        <w:numPr>
          <w:ilvl w:val="0"/>
          <w:numId w:val="16"/>
        </w:numPr>
        <w:ind w:left="709" w:hanging="709"/>
        <w:rPr>
          <w:lang w:val="en-US"/>
        </w:rPr>
      </w:pPr>
      <w:bookmarkStart w:id="23" w:name="_Toc101906257"/>
      <w:proofErr w:type="spellStart"/>
      <w:r>
        <w:rPr>
          <w:lang w:val="en-US"/>
        </w:rPr>
        <w:t>Studi</w:t>
      </w:r>
      <w:proofErr w:type="spellEnd"/>
      <w:r>
        <w:rPr>
          <w:lang w:val="en-US"/>
        </w:rPr>
        <w:t xml:space="preserve"> </w:t>
      </w:r>
      <w:proofErr w:type="spellStart"/>
      <w:r>
        <w:rPr>
          <w:lang w:val="en-US"/>
        </w:rPr>
        <w:t>Literatur</w:t>
      </w:r>
      <w:bookmarkEnd w:id="23"/>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bookmarkStart w:id="24" w:name="_Toc101906258"/>
      <w:r>
        <w:rPr>
          <w:lang w:val="id-ID"/>
        </w:rPr>
        <w:t>Pengumpula</w:t>
      </w:r>
      <w:r w:rsidR="003C062B">
        <w:rPr>
          <w:lang w:val="id-ID"/>
        </w:rPr>
        <w:t>n Data</w:t>
      </w:r>
      <w:bookmarkEnd w:id="24"/>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lastRenderedPageBreak/>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bookmarkStart w:id="25" w:name="_Toc101906259"/>
      <w:r>
        <w:rPr>
          <w:lang w:val="id-ID"/>
        </w:rPr>
        <w:t>Analisa</w:t>
      </w:r>
      <w:r w:rsidR="00B829EE">
        <w:rPr>
          <w:lang w:val="id-ID"/>
        </w:rPr>
        <w:t xml:space="preserve"> Sistem</w:t>
      </w:r>
      <w:bookmarkEnd w:id="25"/>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bookmarkStart w:id="26" w:name="_Toc101906260"/>
      <w:r>
        <w:rPr>
          <w:lang w:val="id-ID"/>
        </w:rPr>
        <w:t>Pengembangan Sistem</w:t>
      </w:r>
      <w:bookmarkEnd w:id="26"/>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0B60D5BD" w:rsidR="003E7B25" w:rsidRDefault="00715613" w:rsidP="003E7B25">
      <w:pPr>
        <w:pStyle w:val="Subtitle"/>
        <w:rPr>
          <w:lang w:val="id-ID"/>
        </w:rPr>
      </w:pPr>
      <w:r>
        <w:rPr>
          <w:noProof/>
        </w:rPr>
        <w:lastRenderedPageBreak/>
        <mc:AlternateContent>
          <mc:Choice Requires="wps">
            <w:drawing>
              <wp:anchor distT="0" distB="0" distL="114300" distR="114300" simplePos="0" relativeHeight="251803648" behindDoc="0" locked="0" layoutInCell="1" allowOverlap="1" wp14:anchorId="1C402657" wp14:editId="46D47966">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441DE4CD" w:rsidR="003D0660" w:rsidRPr="00B67B1B" w:rsidRDefault="003D0660" w:rsidP="003D0660">
                            <w:pPr>
                              <w:pStyle w:val="Caption"/>
                              <w:jc w:val="center"/>
                              <w:rPr>
                                <w:noProof/>
                                <w:spacing w:val="15"/>
                                <w:lang w:val="en-US"/>
                              </w:rPr>
                            </w:pPr>
                            <w:bookmarkStart w:id="27" w:name="_Toc101998141"/>
                            <w:r>
                              <w:t xml:space="preserve">Gambar </w:t>
                            </w:r>
                            <w:fldSimple w:instr=" SEQ Gambar \* ARABIC ">
                              <w:r w:rsidR="003C4BFF">
                                <w:rPr>
                                  <w:noProof/>
                                </w:rPr>
                                <w:t>3</w:t>
                              </w:r>
                            </w:fldSimple>
                            <w:r w:rsidR="00785BBF">
                              <w:t>.</w:t>
                            </w:r>
                            <w:r>
                              <w:t xml:space="preserve"> Alur </w:t>
                            </w:r>
                            <w:proofErr w:type="spellStart"/>
                            <w:r>
                              <w:t>metode</w:t>
                            </w:r>
                            <w:proofErr w:type="spellEnd"/>
                            <w:r>
                              <w:t xml:space="preserve"> prototype</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27" type="#_x0000_t202" style="position:absolute;left:0;text-align:left;margin-left:.25pt;margin-top:204.25pt;width:396.45pt;height:.05pt;z-index:251803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" stroked="f">
                <v:textbox style="mso-fit-shape-to-text:t" inset="0,0,0,0">
                  <w:txbxContent>
                    <w:p w14:paraId="52B30340" w14:textId="441DE4CD" w:rsidR="003D0660" w:rsidRPr="00B67B1B" w:rsidRDefault="003D0660" w:rsidP="003D0660">
                      <w:pPr>
                        <w:pStyle w:val="Caption"/>
                        <w:jc w:val="center"/>
                        <w:rPr>
                          <w:noProof/>
                          <w:spacing w:val="15"/>
                          <w:lang w:val="en-US"/>
                        </w:rPr>
                      </w:pPr>
                      <w:bookmarkStart w:id="28" w:name="_Toc101998141"/>
                      <w:r>
                        <w:t xml:space="preserve">Gambar </w:t>
                      </w:r>
                      <w:fldSimple w:instr=" SEQ Gambar \* ARABIC ">
                        <w:r w:rsidR="003C4BFF">
                          <w:rPr>
                            <w:noProof/>
                          </w:rPr>
                          <w:t>3</w:t>
                        </w:r>
                      </w:fldSimple>
                      <w:r w:rsidR="00785BBF">
                        <w:t>.</w:t>
                      </w:r>
                      <w:r>
                        <w:t xml:space="preserve"> Alur </w:t>
                      </w:r>
                      <w:proofErr w:type="spellStart"/>
                      <w:r>
                        <w:t>metode</w:t>
                      </w:r>
                      <w:proofErr w:type="spellEnd"/>
                      <w:r>
                        <w:t xml:space="preserve"> prototype</w:t>
                      </w:r>
                      <w:bookmarkEnd w:id="28"/>
                    </w:p>
                  </w:txbxContent>
                </v:textbox>
                <w10:wrap type="topAndBottom"/>
              </v:shape>
            </w:pict>
          </mc:Fallback>
        </mc:AlternateContent>
      </w:r>
      <w:r w:rsidR="00D17739">
        <w:rPr>
          <w:noProof/>
          <w:lang w:val="en-US"/>
        </w:rPr>
        <w:drawing>
          <wp:anchor distT="0" distB="0" distL="114300" distR="114300" simplePos="0" relativeHeight="251862016" behindDoc="0" locked="0" layoutInCell="1" allowOverlap="1" wp14:anchorId="0A2A3A8E" wp14:editId="7E56424D">
            <wp:simplePos x="0" y="0"/>
            <wp:positionH relativeFrom="column">
              <wp:posOffset>547370</wp:posOffset>
            </wp:positionH>
            <wp:positionV relativeFrom="paragraph">
              <wp:posOffset>492125</wp:posOffset>
            </wp:positionV>
            <wp:extent cx="4432300" cy="2098675"/>
            <wp:effectExtent l="0" t="0" r="6350" b="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39">
                      <a:extLst>
                        <a:ext uri="{28A0092B-C50C-407E-A947-70E740481C1C}">
                          <a14:useLocalDpi xmlns:a14="http://schemas.microsoft.com/office/drawing/2010/main" val="0"/>
                        </a:ext>
                      </a:extLst>
                    </a:blip>
                    <a:stretch>
                      <a:fillRect/>
                    </a:stretch>
                  </pic:blipFill>
                  <pic:spPr>
                    <a:xfrm>
                      <a:off x="0" y="0"/>
                      <a:ext cx="4432300" cy="2098675"/>
                    </a:xfrm>
                    <a:prstGeom prst="rect">
                      <a:avLst/>
                    </a:prstGeom>
                  </pic:spPr>
                </pic:pic>
              </a:graphicData>
            </a:graphic>
            <wp14:sizeRelH relativeFrom="margin">
              <wp14:pctWidth>0</wp14:pctWidth>
            </wp14:sizeRelH>
            <wp14:sizeRelV relativeFrom="margin">
              <wp14:pctHeight>0</wp14:pctHeight>
            </wp14:sizeRelV>
          </wp:anchor>
        </w:drawing>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w:t>
      </w:r>
      <w:r w:rsidR="00B84DEC">
        <w:rPr>
          <w:lang w:val="id-ID"/>
        </w:rPr>
        <w:lastRenderedPageBreak/>
        <w:t xml:space="preserve">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lastRenderedPageBreak/>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bookmarkStart w:id="29" w:name="_Toc101906261"/>
      <w:proofErr w:type="spellStart"/>
      <w:r>
        <w:rPr>
          <w:lang w:val="en-US"/>
        </w:rPr>
        <w:t>Pembuatan</w:t>
      </w:r>
      <w:proofErr w:type="spellEnd"/>
      <w:r>
        <w:rPr>
          <w:lang w:val="en-US"/>
        </w:rPr>
        <w:t xml:space="preserve"> </w:t>
      </w:r>
      <w:proofErr w:type="spellStart"/>
      <w:r>
        <w:rPr>
          <w:lang w:val="en-US"/>
        </w:rPr>
        <w:t>Laporan</w:t>
      </w:r>
      <w:bookmarkEnd w:id="29"/>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0" w:name="_Toc101906262"/>
      <w:r w:rsidRPr="00D57E41">
        <w:lastRenderedPageBreak/>
        <w:t xml:space="preserve">BAB </w:t>
      </w:r>
      <w:r>
        <w:t xml:space="preserve">IV </w:t>
      </w:r>
      <w:r w:rsidR="0040597A">
        <w:br/>
      </w:r>
      <w:r>
        <w:t>HASIL DAN PEMBAHASAN</w:t>
      </w:r>
      <w:bookmarkEnd w:id="30"/>
    </w:p>
    <w:p w14:paraId="254241BC" w14:textId="40795502" w:rsidR="008B11FE" w:rsidRPr="00CD3BA4" w:rsidRDefault="0017663E" w:rsidP="00AE1EFC">
      <w:pPr>
        <w:pStyle w:val="Heading2"/>
        <w:numPr>
          <w:ilvl w:val="0"/>
          <w:numId w:val="12"/>
        </w:numPr>
        <w:tabs>
          <w:tab w:val="left" w:pos="993"/>
        </w:tabs>
        <w:spacing w:line="276" w:lineRule="auto"/>
        <w:ind w:left="1418" w:hanging="1058"/>
      </w:pPr>
      <w:bookmarkStart w:id="31" w:name="_Toc101906263"/>
      <w:proofErr w:type="spellStart"/>
      <w:r w:rsidRPr="00CD3BA4">
        <w:t>Planing</w:t>
      </w:r>
      <w:bookmarkEnd w:id="31"/>
      <w:proofErr w:type="spellEnd"/>
      <w:r w:rsidRPr="00CD3BA4">
        <w:t xml:space="preserve"> </w:t>
      </w:r>
    </w:p>
    <w:p w14:paraId="50B2F924" w14:textId="710C9DE6" w:rsidR="00024456" w:rsidRDefault="002D0F93" w:rsidP="00024456">
      <w:pPr>
        <w:pStyle w:val="Subtitle"/>
        <w:spacing w:line="276" w:lineRule="auto"/>
        <w:ind w:left="567" w:firstLine="425"/>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53EC21A8" w14:textId="39A0D22B" w:rsidR="00024456" w:rsidRPr="00024456" w:rsidRDefault="00D51072" w:rsidP="00D51072">
      <w:pPr>
        <w:pStyle w:val="Subtitle"/>
        <w:ind w:left="567"/>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4E8CCDE" w:rsidR="004F40FA" w:rsidRDefault="004F40FA" w:rsidP="00AA7D67">
      <w:pPr>
        <w:pStyle w:val="Caption"/>
        <w:keepNext/>
        <w:ind w:left="1843"/>
      </w:pPr>
      <w:bookmarkStart w:id="32" w:name="_Toc101999777"/>
      <w:r>
        <w:t xml:space="preserve">Table </w:t>
      </w:r>
      <w:r w:rsidR="004B0355">
        <w:fldChar w:fldCharType="begin"/>
      </w:r>
      <w:r w:rsidR="004B0355">
        <w:instrText xml:space="preserve"> SEQ Table \* ARABIC </w:instrText>
      </w:r>
      <w:r w:rsidR="004B0355">
        <w:fldChar w:fldCharType="separate"/>
      </w:r>
      <w:r w:rsidR="00B2561B">
        <w:rPr>
          <w:noProof/>
        </w:rPr>
        <w:t>3</w:t>
      </w:r>
      <w:r w:rsidR="004B0355">
        <w:rPr>
          <w:noProof/>
        </w:rPr>
        <w:fldChar w:fldCharType="end"/>
      </w:r>
      <w:r>
        <w:t xml:space="preserve">. </w:t>
      </w:r>
      <w:proofErr w:type="spellStart"/>
      <w:r>
        <w:t>Tabel</w:t>
      </w:r>
      <w:proofErr w:type="spellEnd"/>
      <w:r>
        <w:t xml:space="preserve"> WBS (</w:t>
      </w:r>
      <w:r w:rsidR="00BB074A">
        <w:t>Work Breakdown Structure</w:t>
      </w:r>
      <w:r>
        <w:t>)</w:t>
      </w:r>
      <w:bookmarkEnd w:id="32"/>
    </w:p>
    <w:tbl>
      <w:tblPr>
        <w:tblStyle w:val="TableGrid"/>
        <w:tblW w:w="7437" w:type="dxa"/>
        <w:tblInd w:w="562" w:type="dxa"/>
        <w:tblLook w:val="04A0" w:firstRow="1" w:lastRow="0" w:firstColumn="1" w:lastColumn="0" w:noHBand="0" w:noVBand="1"/>
      </w:tblPr>
      <w:tblGrid>
        <w:gridCol w:w="709"/>
        <w:gridCol w:w="2255"/>
        <w:gridCol w:w="1005"/>
        <w:gridCol w:w="1843"/>
        <w:gridCol w:w="1625"/>
      </w:tblGrid>
      <w:tr w:rsidR="003E1A99" w14:paraId="2B9A3081" w14:textId="77777777" w:rsidTr="00703D47">
        <w:trPr>
          <w:trHeight w:val="471"/>
        </w:trPr>
        <w:tc>
          <w:tcPr>
            <w:tcW w:w="709"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2255"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1005"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43"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625"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703D47">
        <w:trPr>
          <w:trHeight w:val="812"/>
        </w:trPr>
        <w:tc>
          <w:tcPr>
            <w:tcW w:w="709"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2255"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1005"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43"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625"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703D47">
        <w:trPr>
          <w:trHeight w:val="538"/>
        </w:trPr>
        <w:tc>
          <w:tcPr>
            <w:tcW w:w="709"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2255"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1005"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625"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703D47">
        <w:trPr>
          <w:trHeight w:val="538"/>
        </w:trPr>
        <w:tc>
          <w:tcPr>
            <w:tcW w:w="709"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2255"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1005"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625"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703D47">
        <w:trPr>
          <w:trHeight w:val="538"/>
        </w:trPr>
        <w:tc>
          <w:tcPr>
            <w:tcW w:w="709"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2255"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1005"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625"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703D47">
        <w:trPr>
          <w:trHeight w:val="548"/>
        </w:trPr>
        <w:tc>
          <w:tcPr>
            <w:tcW w:w="709"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2255"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1005"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625"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703D47">
        <w:trPr>
          <w:trHeight w:val="538"/>
        </w:trPr>
        <w:tc>
          <w:tcPr>
            <w:tcW w:w="709"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2255"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1005"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625"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703D47">
        <w:trPr>
          <w:trHeight w:val="812"/>
        </w:trPr>
        <w:tc>
          <w:tcPr>
            <w:tcW w:w="709"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2255"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1005"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43"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625"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703D47">
        <w:trPr>
          <w:trHeight w:val="802"/>
        </w:trPr>
        <w:tc>
          <w:tcPr>
            <w:tcW w:w="709"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2255"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1005"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625"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703D47">
        <w:trPr>
          <w:trHeight w:val="812"/>
        </w:trPr>
        <w:tc>
          <w:tcPr>
            <w:tcW w:w="709"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2255"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1005"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43"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625"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703D47">
        <w:trPr>
          <w:trHeight w:val="538"/>
        </w:trPr>
        <w:tc>
          <w:tcPr>
            <w:tcW w:w="709"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2255"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1005"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43"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625"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703D47">
        <w:trPr>
          <w:trHeight w:val="1086"/>
        </w:trPr>
        <w:tc>
          <w:tcPr>
            <w:tcW w:w="709"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2255"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1005"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43"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625"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703D47">
        <w:trPr>
          <w:trHeight w:val="538"/>
        </w:trPr>
        <w:tc>
          <w:tcPr>
            <w:tcW w:w="709"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2255"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1005"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43"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703D47">
        <w:trPr>
          <w:trHeight w:val="812"/>
        </w:trPr>
        <w:tc>
          <w:tcPr>
            <w:tcW w:w="709"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2255"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1005"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43"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703D47">
        <w:trPr>
          <w:trHeight w:val="538"/>
        </w:trPr>
        <w:tc>
          <w:tcPr>
            <w:tcW w:w="709"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2255"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1005"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625"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703D47">
        <w:trPr>
          <w:trHeight w:val="538"/>
        </w:trPr>
        <w:tc>
          <w:tcPr>
            <w:tcW w:w="709"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2255"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1005"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703D47">
        <w:trPr>
          <w:trHeight w:val="538"/>
        </w:trPr>
        <w:tc>
          <w:tcPr>
            <w:tcW w:w="709"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2255"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1005"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43"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703D47">
        <w:trPr>
          <w:trHeight w:val="548"/>
        </w:trPr>
        <w:tc>
          <w:tcPr>
            <w:tcW w:w="709"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2255"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1005"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43"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625"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229D10" w:rsidR="008C144F" w:rsidRDefault="000555F4" w:rsidP="004848F3">
      <w:pPr>
        <w:pStyle w:val="Heading2"/>
        <w:numPr>
          <w:ilvl w:val="0"/>
          <w:numId w:val="12"/>
        </w:numPr>
        <w:spacing w:line="276" w:lineRule="auto"/>
        <w:ind w:left="1134" w:hanging="567"/>
      </w:pPr>
      <w:bookmarkStart w:id="33" w:name="_Toc101906264"/>
      <w:r>
        <w:t>Analysis</w:t>
      </w:r>
    </w:p>
    <w:p w14:paraId="59550AA9" w14:textId="5D24A70C" w:rsidR="0096408D" w:rsidRDefault="00A4413D" w:rsidP="0096408D">
      <w:pPr>
        <w:pStyle w:val="Subtitle"/>
        <w:numPr>
          <w:ilvl w:val="0"/>
          <w:numId w:val="0"/>
        </w:numPr>
        <w:spacing w:line="276" w:lineRule="auto"/>
        <w:ind w:left="567" w:firstLine="567"/>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96408D">
      <w:pPr>
        <w:pStyle w:val="Subtitle"/>
        <w:numPr>
          <w:ilvl w:val="0"/>
          <w:numId w:val="0"/>
        </w:numPr>
        <w:spacing w:line="276" w:lineRule="auto"/>
        <w:ind w:left="567" w:firstLine="567"/>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1D4546">
      <w:pPr>
        <w:pStyle w:val="Subtitle"/>
        <w:numPr>
          <w:ilvl w:val="0"/>
          <w:numId w:val="0"/>
        </w:numPr>
        <w:spacing w:line="276" w:lineRule="auto"/>
        <w:ind w:left="426"/>
      </w:pPr>
      <w:r>
        <w:t>1.</w:t>
      </w:r>
      <w:r>
        <w:tab/>
        <w:t>Processor INTEL CORE I5 10300H 10th</w:t>
      </w:r>
    </w:p>
    <w:p w14:paraId="527391A2" w14:textId="77777777" w:rsidR="00A4413D" w:rsidRDefault="00A4413D" w:rsidP="001D4546">
      <w:pPr>
        <w:pStyle w:val="Subtitle"/>
        <w:numPr>
          <w:ilvl w:val="0"/>
          <w:numId w:val="0"/>
        </w:numPr>
        <w:spacing w:line="276" w:lineRule="auto"/>
        <w:ind w:left="426"/>
      </w:pPr>
      <w:r>
        <w:t>2.</w:t>
      </w:r>
      <w:r>
        <w:tab/>
        <w:t xml:space="preserve">RAM </w:t>
      </w:r>
      <w:proofErr w:type="spellStart"/>
      <w:r>
        <w:t>sebesar</w:t>
      </w:r>
      <w:proofErr w:type="spellEnd"/>
      <w:r>
        <w:t xml:space="preserve"> 16GB DDR4</w:t>
      </w:r>
    </w:p>
    <w:p w14:paraId="36A6E046" w14:textId="77777777" w:rsidR="00A4413D" w:rsidRDefault="00A4413D" w:rsidP="001D4546">
      <w:pPr>
        <w:pStyle w:val="Subtitle"/>
        <w:numPr>
          <w:ilvl w:val="0"/>
          <w:numId w:val="0"/>
        </w:numPr>
        <w:spacing w:line="276" w:lineRule="auto"/>
        <w:ind w:left="426"/>
      </w:pPr>
      <w:r>
        <w:t>3.</w:t>
      </w:r>
      <w:r>
        <w:tab/>
        <w:t xml:space="preserve">VGA NVIDIA </w:t>
      </w:r>
      <w:proofErr w:type="spellStart"/>
      <w:r>
        <w:t>GForce</w:t>
      </w:r>
      <w:proofErr w:type="spellEnd"/>
      <w:r>
        <w:t xml:space="preserve"> 1650 4GB</w:t>
      </w:r>
    </w:p>
    <w:p w14:paraId="3AF6B0E7" w14:textId="77777777" w:rsidR="00A4413D" w:rsidRDefault="00A4413D" w:rsidP="001D4546">
      <w:pPr>
        <w:pStyle w:val="Subtitle"/>
        <w:numPr>
          <w:ilvl w:val="0"/>
          <w:numId w:val="0"/>
        </w:numPr>
        <w:spacing w:line="276" w:lineRule="auto"/>
        <w:ind w:left="426"/>
      </w:pPr>
      <w:r>
        <w:t>4.</w:t>
      </w:r>
      <w:r>
        <w:tab/>
        <w:t xml:space="preserve">SSD </w:t>
      </w:r>
      <w:proofErr w:type="spellStart"/>
      <w:r>
        <w:t>NVme</w:t>
      </w:r>
      <w:proofErr w:type="spellEnd"/>
      <w:r>
        <w:t xml:space="preserve"> 500GB</w:t>
      </w:r>
    </w:p>
    <w:p w14:paraId="24ED4EBC" w14:textId="27E1FFC2" w:rsidR="00A4413D" w:rsidRDefault="00A4413D" w:rsidP="001D4546">
      <w:pPr>
        <w:pStyle w:val="Subtitle"/>
        <w:numPr>
          <w:ilvl w:val="0"/>
          <w:numId w:val="0"/>
        </w:numPr>
        <w:spacing w:line="276" w:lineRule="auto"/>
        <w:ind w:left="426"/>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1D4546">
      <w:pPr>
        <w:pStyle w:val="Subtitle"/>
        <w:numPr>
          <w:ilvl w:val="0"/>
          <w:numId w:val="0"/>
        </w:numPr>
        <w:spacing w:line="276" w:lineRule="auto"/>
        <w:ind w:left="426"/>
      </w:pPr>
      <w:r>
        <w:t>1.</w:t>
      </w:r>
      <w:r>
        <w:tab/>
        <w:t>Android Studio</w:t>
      </w:r>
    </w:p>
    <w:p w14:paraId="6DB516B6" w14:textId="77777777" w:rsidR="00A4413D" w:rsidRDefault="00A4413D" w:rsidP="001D4546">
      <w:pPr>
        <w:pStyle w:val="Subtitle"/>
        <w:numPr>
          <w:ilvl w:val="0"/>
          <w:numId w:val="0"/>
        </w:numPr>
        <w:spacing w:line="276" w:lineRule="auto"/>
        <w:ind w:left="426"/>
      </w:pPr>
      <w:r>
        <w:t>2.</w:t>
      </w:r>
      <w:r>
        <w:tab/>
      </w:r>
      <w:proofErr w:type="spellStart"/>
      <w:r>
        <w:t>Github</w:t>
      </w:r>
      <w:proofErr w:type="spellEnd"/>
    </w:p>
    <w:p w14:paraId="73F03C36" w14:textId="2F6749BC" w:rsidR="00A4413D" w:rsidRDefault="00A4413D" w:rsidP="001D4546">
      <w:pPr>
        <w:pStyle w:val="Subtitle"/>
        <w:numPr>
          <w:ilvl w:val="0"/>
          <w:numId w:val="0"/>
        </w:numPr>
        <w:spacing w:line="276" w:lineRule="auto"/>
        <w:ind w:left="426"/>
      </w:pPr>
      <w:r>
        <w:t>3.</w:t>
      </w:r>
      <w:r>
        <w:tab/>
        <w:t>Console Firebase Google</w:t>
      </w:r>
    </w:p>
    <w:p w14:paraId="6EFCEBE6" w14:textId="36C18948" w:rsidR="00DE19D7" w:rsidRDefault="00231ECF" w:rsidP="00DE19D7">
      <w:pPr>
        <w:pStyle w:val="Subtitle"/>
        <w:ind w:left="426" w:firstLine="425"/>
        <w:rPr>
          <w:lang w:val="id-ID"/>
        </w:rPr>
      </w:pPr>
      <w:proofErr w:type="spellStart"/>
      <w:r>
        <w:lastRenderedPageBreak/>
        <w:t>Sedangkan</w:t>
      </w:r>
      <w:proofErr w:type="spellEnd"/>
      <w:r>
        <w:t xml:space="preserve"> </w:t>
      </w:r>
      <w:proofErr w:type="spellStart"/>
      <w:r w:rsidR="00E70BCC">
        <w:t>perhitungan</w:t>
      </w:r>
      <w:proofErr w:type="spellEnd"/>
      <w:r w:rsidR="00E70BCC">
        <w:t xml:space="preserve"> </w:t>
      </w:r>
      <w:proofErr w:type="spellStart"/>
      <w:r w:rsidR="00E70BCC">
        <w:t>jarak</w:t>
      </w:r>
      <w:proofErr w:type="spellEnd"/>
      <w:r w:rsidR="00E70BCC">
        <w:t xml:space="preserve"> </w:t>
      </w:r>
      <w:proofErr w:type="spellStart"/>
      <w:r w:rsidR="00E70BCC">
        <w:t>ketika</w:t>
      </w:r>
      <w:proofErr w:type="spellEnd"/>
      <w:r w:rsidR="00E70BCC">
        <w:t xml:space="preserve"> </w:t>
      </w:r>
      <w:proofErr w:type="spellStart"/>
      <w:r w:rsidR="00E70BCC">
        <w:t>melakukan</w:t>
      </w:r>
      <w:proofErr w:type="spellEnd"/>
      <w:r w:rsidR="00E70BCC">
        <w:t xml:space="preserve"> </w:t>
      </w:r>
      <w:proofErr w:type="spellStart"/>
      <w:r w:rsidR="00E70BCC">
        <w:t>presensi</w:t>
      </w:r>
      <w:proofErr w:type="spellEnd"/>
      <w:r w:rsidR="002A33FB">
        <w:t xml:space="preserve">, </w:t>
      </w:r>
      <w:proofErr w:type="spellStart"/>
      <w:r w:rsidR="002A33FB">
        <w:t>akan</w:t>
      </w:r>
      <w:proofErr w:type="spellEnd"/>
      <w:r w:rsidR="002A33FB">
        <w:t xml:space="preserve"> </w:t>
      </w:r>
      <w:proofErr w:type="spellStart"/>
      <w:r w:rsidR="002A33FB">
        <w:t>digunakan</w:t>
      </w:r>
      <w:proofErr w:type="spellEnd"/>
      <w:r w:rsidR="002A33FB">
        <w:t xml:space="preserve"> </w:t>
      </w:r>
      <w:proofErr w:type="spellStart"/>
      <w:r w:rsidR="002A33FB">
        <w:t>algortima</w:t>
      </w:r>
      <w:proofErr w:type="spellEnd"/>
      <w:r w:rsidR="002A33FB">
        <w:t xml:space="preserve"> haversine</w:t>
      </w:r>
      <w:r w:rsidR="00774355">
        <w:t xml:space="preserve">, </w:t>
      </w:r>
      <w:proofErr w:type="spellStart"/>
      <w:r w:rsidR="0014468B">
        <w:t>penggunaan</w:t>
      </w:r>
      <w:proofErr w:type="spellEnd"/>
      <w:r w:rsidR="0014468B">
        <w:t xml:space="preserve"> </w:t>
      </w:r>
      <w:proofErr w:type="spellStart"/>
      <w:r w:rsidR="0014468B">
        <w:t>algoritma</w:t>
      </w:r>
      <w:proofErr w:type="spellEnd"/>
      <w:r w:rsidR="0014468B">
        <w:t xml:space="preserve"> haversine </w:t>
      </w:r>
      <w:proofErr w:type="spellStart"/>
      <w:r w:rsidR="0014468B">
        <w:t>dimaksudkan</w:t>
      </w:r>
      <w:proofErr w:type="spellEnd"/>
      <w:r w:rsidR="0014468B">
        <w:t xml:space="preserve"> </w:t>
      </w:r>
      <w:proofErr w:type="spellStart"/>
      <w:r w:rsidR="0014468B">
        <w:t>untuk</w:t>
      </w:r>
      <w:proofErr w:type="spellEnd"/>
      <w:r w:rsidR="0014468B">
        <w:t xml:space="preserve"> </w:t>
      </w:r>
      <w:proofErr w:type="spellStart"/>
      <w:r w:rsidR="0014468B">
        <w:t>mendapatkan</w:t>
      </w:r>
      <w:proofErr w:type="spellEnd"/>
      <w:r w:rsidR="0014468B">
        <w:t xml:space="preserve"> </w:t>
      </w:r>
      <w:proofErr w:type="spellStart"/>
      <w:r w:rsidR="0014468B">
        <w:t>hasil</w:t>
      </w:r>
      <w:proofErr w:type="spellEnd"/>
      <w:r w:rsidR="0014468B">
        <w:t xml:space="preserve"> yang </w:t>
      </w:r>
      <w:proofErr w:type="spellStart"/>
      <w:r w:rsidR="0014468B">
        <w:t>akurat</w:t>
      </w:r>
      <w:proofErr w:type="spellEnd"/>
      <w:r w:rsidR="0014468B">
        <w:t xml:space="preserve"> </w:t>
      </w:r>
      <w:proofErr w:type="spellStart"/>
      <w:r w:rsidR="0014468B">
        <w:t>ketika</w:t>
      </w:r>
      <w:proofErr w:type="spellEnd"/>
      <w:r w:rsidR="0014468B">
        <w:t xml:space="preserve"> </w:t>
      </w:r>
      <w:proofErr w:type="spellStart"/>
      <w:r w:rsidR="0014468B">
        <w:t>melakukan</w:t>
      </w:r>
      <w:proofErr w:type="spellEnd"/>
      <w:r w:rsidR="0014468B">
        <w:t xml:space="preserve"> </w:t>
      </w:r>
      <w:proofErr w:type="spellStart"/>
      <w:r w:rsidR="0014468B">
        <w:t>perhitungan</w:t>
      </w:r>
      <w:proofErr w:type="spellEnd"/>
      <w:r w:rsidR="0014468B">
        <w:t xml:space="preserve"> </w:t>
      </w:r>
      <w:proofErr w:type="spellStart"/>
      <w:r w:rsidR="0014468B">
        <w:t>jarak</w:t>
      </w:r>
      <w:proofErr w:type="spellEnd"/>
      <w:r w:rsidR="0014468B">
        <w:t xml:space="preserve"> </w:t>
      </w:r>
      <w:proofErr w:type="spellStart"/>
      <w:r w:rsidR="0014468B">
        <w:t>presensi</w:t>
      </w:r>
      <w:proofErr w:type="spellEnd"/>
      <w:r w:rsidR="0014468B">
        <w:t>, algor</w:t>
      </w:r>
      <w:r w:rsidR="0014468B">
        <w:rPr>
          <w:lang w:val="id-ID"/>
        </w:rPr>
        <w:t xml:space="preserve">itma ini menjadi algoritma paling </w:t>
      </w:r>
      <w:r w:rsidR="00BD27DA">
        <w:rPr>
          <w:lang w:val="id-ID"/>
        </w:rPr>
        <w:t xml:space="preserve">mumpuni dalam rentang kecepatan pemrosesan, ketepatan </w:t>
      </w:r>
      <w:r w:rsidR="00816A04">
        <w:rPr>
          <w:lang w:val="id-ID"/>
        </w:rPr>
        <w:t>aplikasi</w:t>
      </w:r>
      <w:r w:rsidR="00A472ED">
        <w:rPr>
          <w:lang w:val="id-ID"/>
        </w:rPr>
        <w:t>,</w:t>
      </w:r>
      <w:r w:rsidR="00BD27DA">
        <w:rPr>
          <w:lang w:val="id-ID"/>
        </w:rPr>
        <w:t xml:space="preserve"> akurasi</w:t>
      </w:r>
      <w:r w:rsidR="00A472ED">
        <w:rPr>
          <w:lang w:val="id-ID"/>
        </w:rPr>
        <w:t xml:space="preserve"> dan perbandingan kinerja</w:t>
      </w:r>
      <w:r w:rsidR="006D0432">
        <w:rPr>
          <w:lang w:val="id-ID"/>
        </w:rPr>
        <w:t xml:space="preserve"> secara keseluruhan </w:t>
      </w:r>
      <w:r w:rsidR="00040D76">
        <w:rPr>
          <w:lang w:val="id-ID"/>
        </w:rPr>
        <w:t xml:space="preserve">jika dikomparasi dengan algortima Euclidean dan Manhattan </w:t>
      </w:r>
      <w:r w:rsidR="00A47A2F">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A47A2F">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A47A2F">
        <w:rPr>
          <w:lang w:val="id-ID"/>
        </w:rPr>
        <w:fldChar w:fldCharType="end"/>
      </w:r>
      <w:r w:rsidR="00F464C3">
        <w:rPr>
          <w:lang w:val="id-ID"/>
        </w:rPr>
        <w:t>.</w:t>
      </w:r>
    </w:p>
    <w:p w14:paraId="606402C5" w14:textId="7B4BF76E" w:rsidR="00714E29" w:rsidRPr="00A36307" w:rsidRDefault="00E522C7" w:rsidP="00714E29">
      <w:pPr>
        <w:pStyle w:val="Subtitle"/>
        <w:ind w:left="426" w:firstLine="425"/>
        <w:rPr>
          <w:lang w:val="en-US"/>
        </w:rPr>
        <w:sectPr w:rsidR="00714E29" w:rsidRPr="00A36307" w:rsidSect="00C45DB8">
          <w:headerReference w:type="default" r:id="rId40"/>
          <w:footerReference w:type="default" r:id="rId41"/>
          <w:headerReference w:type="first" r:id="rId42"/>
          <w:footerReference w:type="first" r:id="rId43"/>
          <w:pgSz w:w="11906" w:h="16838" w:code="9"/>
          <w:pgMar w:top="2268" w:right="1701" w:bottom="1701" w:left="2268" w:header="706" w:footer="706" w:gutter="0"/>
          <w:paperSrc w:first="7"/>
          <w:cols w:space="708"/>
          <w:titlePg/>
          <w:docGrid w:linePitch="360"/>
        </w:sectPr>
      </w:pPr>
      <w:r>
        <w:rPr>
          <w:noProof/>
          <w:lang w:val="id-ID"/>
        </w:rPr>
        <w:drawing>
          <wp:anchor distT="0" distB="0" distL="114300" distR="114300" simplePos="0" relativeHeight="251867136" behindDoc="0" locked="0" layoutInCell="1" allowOverlap="1" wp14:anchorId="426DE18B" wp14:editId="4D0AE2F2">
            <wp:simplePos x="0" y="0"/>
            <wp:positionH relativeFrom="column">
              <wp:posOffset>663575</wp:posOffset>
            </wp:positionH>
            <wp:positionV relativeFrom="paragraph">
              <wp:posOffset>1116330</wp:posOffset>
            </wp:positionV>
            <wp:extent cx="3733800" cy="5437505"/>
            <wp:effectExtent l="0" t="0" r="0" b="0"/>
            <wp:wrapTopAndBottom/>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44">
                      <a:extLst>
                        <a:ext uri="{28A0092B-C50C-407E-A947-70E740481C1C}">
                          <a14:useLocalDpi xmlns:a14="http://schemas.microsoft.com/office/drawing/2010/main" val="0"/>
                        </a:ext>
                      </a:extLst>
                    </a:blip>
                    <a:srcRect t="465"/>
                    <a:stretch/>
                  </pic:blipFill>
                  <pic:spPr bwMode="auto">
                    <a:xfrm>
                      <a:off x="0" y="0"/>
                      <a:ext cx="3733800" cy="5437505"/>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869184" behindDoc="0" locked="0" layoutInCell="1" allowOverlap="1" wp14:anchorId="057C40F3" wp14:editId="64A29A6B">
                <wp:simplePos x="0" y="0"/>
                <wp:positionH relativeFrom="column">
                  <wp:posOffset>663575</wp:posOffset>
                </wp:positionH>
                <wp:positionV relativeFrom="paragraph">
                  <wp:posOffset>836881</wp:posOffset>
                </wp:positionV>
                <wp:extent cx="3733800" cy="251460"/>
                <wp:effectExtent l="0" t="0" r="0" b="0"/>
                <wp:wrapTopAndBottom/>
                <wp:docPr id="196" name="Text Box 196"/>
                <wp:cNvGraphicFramePr/>
                <a:graphic xmlns:a="http://schemas.openxmlformats.org/drawingml/2006/main">
                  <a:graphicData uri="http://schemas.microsoft.com/office/word/2010/wordprocessingShape">
                    <wps:wsp>
                      <wps:cNvSpPr txBox="1"/>
                      <wps:spPr>
                        <a:xfrm>
                          <a:off x="0" y="0"/>
                          <a:ext cx="3733800" cy="251460"/>
                        </a:xfrm>
                        <a:prstGeom prst="rect">
                          <a:avLst/>
                        </a:prstGeom>
                        <a:solidFill>
                          <a:prstClr val="white"/>
                        </a:solidFill>
                        <a:ln>
                          <a:noFill/>
                        </a:ln>
                      </wps:spPr>
                      <wps:txbx>
                        <w:txbxContent>
                          <w:p w14:paraId="464258D9" w14:textId="3E7FF3AC" w:rsidR="009B7542" w:rsidRPr="006C0632" w:rsidRDefault="009B7542" w:rsidP="009B7542">
                            <w:pPr>
                              <w:pStyle w:val="Caption"/>
                              <w:jc w:val="center"/>
                              <w:rPr>
                                <w:noProof/>
                                <w:spacing w:val="15"/>
                                <w:lang w:val="id-ID"/>
                              </w:rPr>
                            </w:pPr>
                            <w:bookmarkStart w:id="34" w:name="_Toc101999778"/>
                            <w:r>
                              <w:t xml:space="preserve">Table </w:t>
                            </w:r>
                            <w:r w:rsidR="004B0355">
                              <w:fldChar w:fldCharType="begin"/>
                            </w:r>
                            <w:r w:rsidR="004B0355">
                              <w:instrText xml:space="preserve"> SEQ Table \* ARABIC </w:instrText>
                            </w:r>
                            <w:r w:rsidR="004B0355">
                              <w:fldChar w:fldCharType="separate"/>
                            </w:r>
                            <w:r w:rsidR="00B2561B">
                              <w:rPr>
                                <w:noProof/>
                              </w:rPr>
                              <w:t>4</w:t>
                            </w:r>
                            <w:r w:rsidR="004B0355">
                              <w:rPr>
                                <w:noProof/>
                              </w:rPr>
                              <w:fldChar w:fldCharType="end"/>
                            </w:r>
                            <w:r>
                              <w:rPr>
                                <w:lang w:val="id-ID"/>
                              </w:rPr>
                              <w:t>. Perbandingan hasil perhitungan jarak</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7C40F3" id="Text Box 196" o:spid="_x0000_s1028" type="#_x0000_t202" style="position:absolute;left:0;text-align:left;margin-left:52.25pt;margin-top:65.9pt;width:294pt;height:19.8pt;z-index:251869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" stroked="f">
                <v:textbox inset="0,0,0,0">
                  <w:txbxContent>
                    <w:p w14:paraId="464258D9" w14:textId="3E7FF3AC" w:rsidR="009B7542" w:rsidRPr="006C0632" w:rsidRDefault="009B7542" w:rsidP="009B7542">
                      <w:pPr>
                        <w:pStyle w:val="Caption"/>
                        <w:jc w:val="center"/>
                        <w:rPr>
                          <w:noProof/>
                          <w:spacing w:val="15"/>
                          <w:lang w:val="id-ID"/>
                        </w:rPr>
                      </w:pPr>
                      <w:bookmarkStart w:id="35" w:name="_Toc101999778"/>
                      <w:r>
                        <w:t xml:space="preserve">Table </w:t>
                      </w:r>
                      <w:r w:rsidR="004B0355">
                        <w:fldChar w:fldCharType="begin"/>
                      </w:r>
                      <w:r w:rsidR="004B0355">
                        <w:instrText xml:space="preserve"> SEQ Table \* ARABIC </w:instrText>
                      </w:r>
                      <w:r w:rsidR="004B0355">
                        <w:fldChar w:fldCharType="separate"/>
                      </w:r>
                      <w:r w:rsidR="00B2561B">
                        <w:rPr>
                          <w:noProof/>
                        </w:rPr>
                        <w:t>4</w:t>
                      </w:r>
                      <w:r w:rsidR="004B0355">
                        <w:rPr>
                          <w:noProof/>
                        </w:rPr>
                        <w:fldChar w:fldCharType="end"/>
                      </w:r>
                      <w:r>
                        <w:rPr>
                          <w:lang w:val="id-ID"/>
                        </w:rPr>
                        <w:t>. Perbandingan hasil perhitungan jarak</w:t>
                      </w:r>
                      <w:bookmarkEnd w:id="35"/>
                    </w:p>
                  </w:txbxContent>
                </v:textbox>
                <w10:wrap type="topAndBottom"/>
              </v:shape>
            </w:pict>
          </mc:Fallback>
        </mc:AlternateContent>
      </w:r>
      <w:r w:rsidR="00DE19D7">
        <w:rPr>
          <w:lang w:val="id-ID"/>
        </w:rPr>
        <w:t>Berikut ini adalah data yang menunjukkan kinerja keseluruhan algortima haversi</w:t>
      </w:r>
      <w:r w:rsidR="00DC2C43">
        <w:rPr>
          <w:lang w:val="id-ID"/>
        </w:rPr>
        <w:t xml:space="preserve">ne, Manhattan dan Euclidean </w:t>
      </w:r>
      <w:r w:rsidR="00EF7FC7">
        <w:rPr>
          <w:lang w:val="id-ID"/>
        </w:rPr>
        <w:t>untuk diimplantasikan dalam pembuatan aplikasi presensi berbasis andorid di kantor balai desa Warureja Kabupaten Tega</w:t>
      </w:r>
      <w:r w:rsidR="00A36307">
        <w:rPr>
          <w:lang w:val="en-US"/>
        </w:rPr>
        <w:t>l</w:t>
      </w:r>
      <w:r w:rsidR="008F0596">
        <w:rPr>
          <w:lang w:val="en-US"/>
        </w:rPr>
        <w:t>.</w:t>
      </w:r>
    </w:p>
    <w:p w14:paraId="1C5C7F59" w14:textId="77777777" w:rsidR="00701D33" w:rsidRDefault="00701D33" w:rsidP="007C5E6F">
      <w:pPr>
        <w:pStyle w:val="Heading2"/>
        <w:spacing w:line="276" w:lineRule="auto"/>
        <w:ind w:left="993"/>
        <w:sectPr w:rsidR="00701D33" w:rsidSect="008C1843">
          <w:type w:val="continuous"/>
          <w:pgSz w:w="11906" w:h="16838" w:code="9"/>
          <w:pgMar w:top="2268" w:right="1701" w:bottom="1701" w:left="2268" w:header="706" w:footer="706" w:gutter="0"/>
          <w:paperSrc w:first="7"/>
          <w:cols w:space="708"/>
          <w:titlePg/>
          <w:docGrid w:linePitch="360"/>
        </w:sectPr>
      </w:pPr>
    </w:p>
    <w:p w14:paraId="29F7002E" w14:textId="77777777" w:rsidR="003C4BFF" w:rsidRDefault="003D63F1" w:rsidP="003C4BFF">
      <w:pPr>
        <w:pStyle w:val="Subtitle"/>
        <w:keepNext/>
        <w:ind w:firstLine="709"/>
      </w:pPr>
      <w:r>
        <w:rPr>
          <w:rFonts w:eastAsiaTheme="majorEastAsia"/>
          <w:noProof/>
        </w:rPr>
        <w:lastRenderedPageBreak/>
        <w:drawing>
          <wp:inline distT="0" distB="0" distL="0" distR="0" wp14:anchorId="02E5FE4A" wp14:editId="6F601636">
            <wp:extent cx="3424806" cy="2520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5">
                      <a:extLs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130DD74" w14:textId="03986CA0" w:rsidR="00C326F1" w:rsidRDefault="003C4BFF" w:rsidP="001E08A7">
      <w:pPr>
        <w:pStyle w:val="Caption"/>
        <w:ind w:right="991"/>
        <w:jc w:val="center"/>
      </w:pPr>
      <w:r>
        <w:t xml:space="preserve">Gambar </w:t>
      </w:r>
      <w:fldSimple w:instr=" SEQ Gambar \* ARABIC ">
        <w:r>
          <w:rPr>
            <w:noProof/>
          </w:rPr>
          <w:t>4</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proofErr w:type="spellEnd"/>
    </w:p>
    <w:p w14:paraId="409BEF62" w14:textId="346853A3" w:rsidR="003D63F1" w:rsidRDefault="00664FA5" w:rsidP="00377568">
      <w:pPr>
        <w:pStyle w:val="Subtitle"/>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4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sidR="000474AC">
        <w:rPr>
          <w:rFonts w:eastAsiaTheme="majorEastAsia"/>
        </w:rPr>
        <w:t>perhitungan</w:t>
      </w:r>
      <w:proofErr w:type="spellEnd"/>
      <w:r w:rsidR="000474AC">
        <w:rPr>
          <w:rFonts w:eastAsiaTheme="majorEastAsia"/>
        </w:rPr>
        <w:t xml:space="preserve"> </w:t>
      </w:r>
      <w:proofErr w:type="spellStart"/>
      <w:r w:rsidR="00BE4A28">
        <w:rPr>
          <w:rFonts w:eastAsiaTheme="majorEastAsia"/>
        </w:rPr>
        <w:t>terhadap</w:t>
      </w:r>
      <w:proofErr w:type="spellEnd"/>
      <w:r w:rsidR="00BE4A28">
        <w:rPr>
          <w:rFonts w:eastAsiaTheme="majorEastAsia"/>
        </w:rPr>
        <w:t xml:space="preserve"> data </w:t>
      </w:r>
      <w:proofErr w:type="spellStart"/>
      <w:r w:rsidR="00BE4A28">
        <w:rPr>
          <w:rFonts w:eastAsiaTheme="majorEastAsia"/>
        </w:rPr>
        <w:t>dengan</w:t>
      </w:r>
      <w:proofErr w:type="spellEnd"/>
      <w:r w:rsidR="00BE4A28">
        <w:rPr>
          <w:rFonts w:eastAsiaTheme="majorEastAsia"/>
        </w:rPr>
        <w:t xml:space="preserve"> </w:t>
      </w:r>
      <w:proofErr w:type="spellStart"/>
      <w:r w:rsidR="00BE4A28">
        <w:rPr>
          <w:rFonts w:eastAsiaTheme="majorEastAsia"/>
        </w:rPr>
        <w:t>jumlah</w:t>
      </w:r>
      <w:proofErr w:type="spellEnd"/>
      <w:r w:rsidR="00BE4A28">
        <w:rPr>
          <w:rFonts w:eastAsiaTheme="majorEastAsia"/>
        </w:rPr>
        <w:t xml:space="preserve"> </w:t>
      </w:r>
      <w:proofErr w:type="spellStart"/>
      <w:r w:rsidR="00BE4A28">
        <w:rPr>
          <w:rFonts w:eastAsiaTheme="majorEastAsia"/>
        </w:rPr>
        <w:t>enam</w:t>
      </w:r>
      <w:proofErr w:type="spellEnd"/>
      <w:r w:rsidR="00BE4A28">
        <w:rPr>
          <w:rFonts w:eastAsiaTheme="majorEastAsia"/>
        </w:rPr>
        <w:t xml:space="preserve"> </w:t>
      </w:r>
      <w:proofErr w:type="spellStart"/>
      <w:r w:rsidR="00BE4A28">
        <w:rPr>
          <w:rFonts w:eastAsiaTheme="majorEastAsia"/>
        </w:rPr>
        <w:t>puluh</w:t>
      </w:r>
      <w:proofErr w:type="spellEnd"/>
      <w:r w:rsidR="00BE4A28">
        <w:rPr>
          <w:rFonts w:eastAsiaTheme="majorEastAsia"/>
        </w:rPr>
        <w:t xml:space="preserve"> data</w:t>
      </w:r>
      <w:r w:rsidR="001239DD">
        <w:rPr>
          <w:rFonts w:eastAsiaTheme="majorEastAsia"/>
        </w:rPr>
        <w:t xml:space="preserve"> </w:t>
      </w:r>
      <w:proofErr w:type="spellStart"/>
      <w:r w:rsidR="001239DD">
        <w:rPr>
          <w:rFonts w:eastAsiaTheme="majorEastAsia"/>
        </w:rPr>
        <w:t>dengan</w:t>
      </w:r>
      <w:proofErr w:type="spellEnd"/>
      <w:r w:rsidR="001239DD">
        <w:rPr>
          <w:rFonts w:eastAsiaTheme="majorEastAsia"/>
        </w:rPr>
        <w:t xml:space="preserve"> </w:t>
      </w:r>
      <w:proofErr w:type="spellStart"/>
      <w:r w:rsidR="001239DD">
        <w:rPr>
          <w:rFonts w:eastAsiaTheme="majorEastAsia"/>
        </w:rPr>
        <w:t>akurasi</w:t>
      </w:r>
      <w:proofErr w:type="spellEnd"/>
      <w:r w:rsidR="001239DD">
        <w:rPr>
          <w:rFonts w:eastAsiaTheme="majorEastAsia"/>
        </w:rPr>
        <w:t xml:space="preserve"> </w:t>
      </w:r>
      <w:proofErr w:type="spellStart"/>
      <w:r w:rsidR="001239DD">
        <w:rPr>
          <w:rFonts w:eastAsiaTheme="majorEastAsia"/>
        </w:rPr>
        <w:t>ketepatan</w:t>
      </w:r>
      <w:proofErr w:type="spellEnd"/>
      <w:r w:rsidR="001239DD">
        <w:rPr>
          <w:rFonts w:eastAsiaTheme="majorEastAsia"/>
        </w:rPr>
        <w:t xml:space="preserve"> </w:t>
      </w:r>
      <w:proofErr w:type="spellStart"/>
      <w:r w:rsidR="001239DD">
        <w:rPr>
          <w:rFonts w:eastAsiaTheme="majorEastAsia"/>
        </w:rPr>
        <w:t>keputusan</w:t>
      </w:r>
      <w:proofErr w:type="spellEnd"/>
      <w:r w:rsidR="001239DD">
        <w:rPr>
          <w:rFonts w:eastAsiaTheme="majorEastAsia"/>
        </w:rPr>
        <w:t xml:space="preserve"> haversine </w:t>
      </w:r>
      <w:proofErr w:type="spellStart"/>
      <w:r w:rsidR="001239DD">
        <w:rPr>
          <w:rFonts w:eastAsiaTheme="majorEastAsia"/>
        </w:rPr>
        <w:t>sebesar</w:t>
      </w:r>
      <w:proofErr w:type="spellEnd"/>
      <w:r w:rsidR="001239DD">
        <w:rPr>
          <w:rFonts w:eastAsiaTheme="majorEastAsia"/>
        </w:rPr>
        <w:t xml:space="preserve"> 90%</w:t>
      </w:r>
      <w:r w:rsidR="008967BB">
        <w:rPr>
          <w:rFonts w:eastAsiaTheme="majorEastAsia"/>
        </w:rPr>
        <w:t>.</w:t>
      </w:r>
    </w:p>
    <w:p w14:paraId="50408896" w14:textId="2961ACCC" w:rsidR="00701D33" w:rsidRDefault="00D40442" w:rsidP="00377568">
      <w:pPr>
        <w:pStyle w:val="Subtitle"/>
        <w:ind w:firstLine="709"/>
      </w:pPr>
      <w:r>
        <w:rPr>
          <w:noProof/>
        </w:rPr>
        <mc:AlternateContent>
          <mc:Choice Requires="wps">
            <w:drawing>
              <wp:anchor distT="0" distB="0" distL="114300" distR="114300" simplePos="0" relativeHeight="251880448" behindDoc="0" locked="0" layoutInCell="1" allowOverlap="1" wp14:anchorId="20FA04E3" wp14:editId="363B3632">
                <wp:simplePos x="0" y="0"/>
                <wp:positionH relativeFrom="column">
                  <wp:posOffset>521970</wp:posOffset>
                </wp:positionH>
                <wp:positionV relativeFrom="paragraph">
                  <wp:posOffset>2576830</wp:posOffset>
                </wp:positionV>
                <wp:extent cx="338709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21C296FF" w14:textId="32F0B648" w:rsidR="00D40442" w:rsidRPr="000F570E" w:rsidRDefault="00D40442" w:rsidP="00D40442">
                            <w:pPr>
                              <w:pStyle w:val="Caption"/>
                              <w:jc w:val="center"/>
                              <w:rPr>
                                <w:noProof/>
                                <w:spacing w:val="15"/>
                              </w:rPr>
                            </w:pPr>
                            <w:r>
                              <w:t xml:space="preserve">Gambar </w:t>
                            </w:r>
                            <w:fldSimple w:instr=" SEQ Gambar \* ARABIC ">
                              <w:r w:rsidR="003C4BFF">
                                <w:rPr>
                                  <w:noProof/>
                                </w:rPr>
                                <w:t>5</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FA04E3" id="Text Box 23" o:spid="_x0000_s1029" type="#_x0000_t202" style="position:absolute;left:0;text-align:left;margin-left:41.1pt;margin-top:202.9pt;width:266.7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" stroked="f">
                <v:textbox style="mso-fit-shape-to-text:t" inset="0,0,0,0">
                  <w:txbxContent>
                    <w:p w14:paraId="21C296FF" w14:textId="32F0B648" w:rsidR="00D40442" w:rsidRPr="000F570E" w:rsidRDefault="00D40442" w:rsidP="00D40442">
                      <w:pPr>
                        <w:pStyle w:val="Caption"/>
                        <w:jc w:val="center"/>
                        <w:rPr>
                          <w:noProof/>
                          <w:spacing w:val="15"/>
                        </w:rPr>
                      </w:pPr>
                      <w:r>
                        <w:t xml:space="preserve">Gambar </w:t>
                      </w:r>
                      <w:fldSimple w:instr=" SEQ Gambar \* ARABIC ">
                        <w:r w:rsidR="003C4BFF">
                          <w:rPr>
                            <w:noProof/>
                          </w:rPr>
                          <w:t>5</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proofErr w:type="spellEnd"/>
                    </w:p>
                  </w:txbxContent>
                </v:textbox>
                <w10:wrap type="topAndBottom"/>
              </v:shape>
            </w:pict>
          </mc:Fallback>
        </mc:AlternateContent>
      </w:r>
      <w:r w:rsidR="00701D33">
        <w:rPr>
          <w:noProof/>
        </w:rPr>
        <w:drawing>
          <wp:anchor distT="0" distB="0" distL="114300" distR="114300" simplePos="0" relativeHeight="251875328" behindDoc="0" locked="0" layoutInCell="1" allowOverlap="1" wp14:anchorId="7EDA9D3E" wp14:editId="3637469E">
            <wp:simplePos x="0" y="0"/>
            <wp:positionH relativeFrom="column">
              <wp:posOffset>522361</wp:posOffset>
            </wp:positionH>
            <wp:positionV relativeFrom="paragraph">
              <wp:posOffset>0</wp:posOffset>
            </wp:positionV>
            <wp:extent cx="3387417" cy="252000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6">
                      <a:extLs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701D33">
        <w:rPr>
          <w:rFonts w:eastAsiaTheme="majorEastAsia"/>
        </w:rPr>
        <w:tab/>
      </w:r>
      <w:r w:rsidR="001F740C">
        <w:rPr>
          <w:rFonts w:eastAsiaTheme="majorEastAsia"/>
        </w:rPr>
        <w:t>Gambar</w:t>
      </w:r>
      <w:r w:rsidR="001A28A1">
        <w:rPr>
          <w:rFonts w:eastAsiaTheme="majorEastAsia"/>
        </w:rPr>
        <w:t xml:space="preserve"> </w:t>
      </w:r>
      <w:proofErr w:type="spellStart"/>
      <w:r w:rsidR="00153E4D">
        <w:rPr>
          <w:rFonts w:eastAsiaTheme="majorEastAsia"/>
        </w:rPr>
        <w:t>nomor</w:t>
      </w:r>
      <w:proofErr w:type="spellEnd"/>
      <w:r w:rsidR="00153E4D">
        <w:rPr>
          <w:rFonts w:eastAsiaTheme="majorEastAsia"/>
        </w:rPr>
        <w:t xml:space="preserve"> 5</w:t>
      </w:r>
      <w:r w:rsidR="001A28A1">
        <w:rPr>
          <w:rFonts w:eastAsiaTheme="majorEastAsia"/>
        </w:rPr>
        <w:t xml:space="preserve"> </w:t>
      </w:r>
      <w:proofErr w:type="spellStart"/>
      <w:r w:rsidR="001A28A1">
        <w:rPr>
          <w:rFonts w:eastAsiaTheme="majorEastAsia"/>
        </w:rPr>
        <w:t>dapat</w:t>
      </w:r>
      <w:proofErr w:type="spellEnd"/>
      <w:r w:rsidR="001A28A1">
        <w:rPr>
          <w:rFonts w:eastAsiaTheme="majorEastAsia"/>
        </w:rPr>
        <w:t xml:space="preserve"> </w:t>
      </w:r>
      <w:proofErr w:type="spellStart"/>
      <w:r w:rsidR="001A28A1">
        <w:rPr>
          <w:rFonts w:eastAsiaTheme="majorEastAsia"/>
        </w:rPr>
        <w:t>memberikan</w:t>
      </w:r>
      <w:proofErr w:type="spellEnd"/>
      <w:r w:rsidR="001A28A1">
        <w:rPr>
          <w:rFonts w:eastAsiaTheme="majorEastAsia"/>
        </w:rPr>
        <w:t xml:space="preserve"> </w:t>
      </w:r>
      <w:proofErr w:type="spellStart"/>
      <w:r w:rsidR="001A28A1">
        <w:rPr>
          <w:rFonts w:eastAsiaTheme="majorEastAsia"/>
        </w:rPr>
        <w:t>perspektif</w:t>
      </w:r>
      <w:proofErr w:type="spellEnd"/>
      <w:r w:rsidR="001A28A1">
        <w:rPr>
          <w:rFonts w:eastAsiaTheme="majorEastAsia"/>
        </w:rPr>
        <w:t xml:space="preserve"> </w:t>
      </w:r>
      <w:proofErr w:type="spellStart"/>
      <w:r w:rsidR="001A28A1">
        <w:rPr>
          <w:rFonts w:eastAsiaTheme="majorEastAsia"/>
        </w:rPr>
        <w:t>awal</w:t>
      </w:r>
      <w:proofErr w:type="spellEnd"/>
      <w:r w:rsidR="001A28A1">
        <w:rPr>
          <w:rFonts w:eastAsiaTheme="majorEastAsia"/>
        </w:rPr>
        <w:t xml:space="preserve"> </w:t>
      </w:r>
      <w:proofErr w:type="spellStart"/>
      <w:r w:rsidR="001A28A1">
        <w:rPr>
          <w:rFonts w:eastAsiaTheme="majorEastAsia"/>
        </w:rPr>
        <w:t>tentang</w:t>
      </w:r>
      <w:proofErr w:type="spellEnd"/>
      <w:r w:rsidR="001A28A1">
        <w:rPr>
          <w:rFonts w:eastAsiaTheme="majorEastAsia"/>
        </w:rPr>
        <w:t xml:space="preserve"> </w:t>
      </w:r>
      <w:proofErr w:type="spellStart"/>
      <w:r w:rsidR="001A28A1">
        <w:rPr>
          <w:rFonts w:eastAsiaTheme="majorEastAsia"/>
        </w:rPr>
        <w:t>metode</w:t>
      </w:r>
      <w:proofErr w:type="spellEnd"/>
      <w:r w:rsidR="001A28A1">
        <w:rPr>
          <w:rFonts w:eastAsiaTheme="majorEastAsia"/>
        </w:rPr>
        <w:t xml:space="preserve"> </w:t>
      </w:r>
      <w:proofErr w:type="spellStart"/>
      <w:r w:rsidR="001A28A1">
        <w:rPr>
          <w:rFonts w:eastAsiaTheme="majorEastAsia"/>
        </w:rPr>
        <w:t>pengukuran</w:t>
      </w:r>
      <w:proofErr w:type="spellEnd"/>
      <w:r w:rsidR="001A28A1">
        <w:rPr>
          <w:rFonts w:eastAsiaTheme="majorEastAsia"/>
        </w:rPr>
        <w:t xml:space="preserve"> </w:t>
      </w:r>
      <w:proofErr w:type="spellStart"/>
      <w:r w:rsidR="001A28A1">
        <w:rPr>
          <w:rFonts w:eastAsiaTheme="majorEastAsia"/>
        </w:rPr>
        <w:t>jara</w:t>
      </w:r>
      <w:r w:rsidR="00F930B0">
        <w:rPr>
          <w:rFonts w:eastAsiaTheme="majorEastAsia"/>
        </w:rPr>
        <w:t>k</w:t>
      </w:r>
      <w:proofErr w:type="spellEnd"/>
      <w:r w:rsidR="00F930B0">
        <w:rPr>
          <w:rFonts w:eastAsiaTheme="majorEastAsia"/>
        </w:rPr>
        <w:t xml:space="preserve"> pada </w:t>
      </w:r>
      <w:proofErr w:type="spellStart"/>
      <w:r w:rsidR="00F930B0">
        <w:rPr>
          <w:rFonts w:eastAsiaTheme="majorEastAsia"/>
        </w:rPr>
        <w:t>setiap</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yang </w:t>
      </w:r>
      <w:proofErr w:type="spellStart"/>
      <w:r w:rsidR="00F930B0">
        <w:rPr>
          <w:rFonts w:eastAsiaTheme="majorEastAsia"/>
        </w:rPr>
        <w:t>dilakukan</w:t>
      </w:r>
      <w:proofErr w:type="spellEnd"/>
      <w:r w:rsidR="00F930B0">
        <w:rPr>
          <w:rFonts w:eastAsiaTheme="majorEastAsia"/>
        </w:rPr>
        <w:t xml:space="preserve"> </w:t>
      </w:r>
      <w:proofErr w:type="spellStart"/>
      <w:r w:rsidR="00F930B0">
        <w:rPr>
          <w:rFonts w:eastAsiaTheme="majorEastAsia"/>
        </w:rPr>
        <w:t>pengujian</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w:t>
      </w:r>
      <w:proofErr w:type="spellStart"/>
      <w:r w:rsidR="00F930B0">
        <w:rPr>
          <w:rFonts w:eastAsiaTheme="majorEastAsia"/>
        </w:rPr>
        <w:t>pengukuran</w:t>
      </w:r>
      <w:proofErr w:type="spellEnd"/>
      <w:r w:rsidR="00F930B0">
        <w:rPr>
          <w:rFonts w:eastAsiaTheme="majorEastAsia"/>
        </w:rPr>
        <w:t xml:space="preserve"> haversine </w:t>
      </w:r>
      <w:proofErr w:type="spellStart"/>
      <w:r w:rsidR="00F930B0">
        <w:rPr>
          <w:rFonts w:eastAsiaTheme="majorEastAsia"/>
        </w:rPr>
        <w:t>memperoleh</w:t>
      </w:r>
      <w:proofErr w:type="spellEnd"/>
      <w:r w:rsidR="00384B80">
        <w:rPr>
          <w:rFonts w:eastAsiaTheme="majorEastAsia"/>
        </w:rPr>
        <w:t xml:space="preserve"> </w:t>
      </w:r>
      <w:proofErr w:type="spellStart"/>
      <w:r w:rsidR="00384B80">
        <w:rPr>
          <w:rFonts w:eastAsiaTheme="majorEastAsia"/>
        </w:rPr>
        <w:t>akurasi</w:t>
      </w:r>
      <w:proofErr w:type="spellEnd"/>
      <w:r w:rsidR="00384B80">
        <w:rPr>
          <w:rFonts w:eastAsiaTheme="majorEastAsia"/>
        </w:rPr>
        <w:t xml:space="preserve"> paling </w:t>
      </w:r>
      <w:proofErr w:type="spellStart"/>
      <w:r w:rsidR="00384B80">
        <w:rPr>
          <w:rFonts w:eastAsiaTheme="majorEastAsia"/>
        </w:rPr>
        <w:t>tinggi</w:t>
      </w:r>
      <w:proofErr w:type="spellEnd"/>
      <w:r w:rsidR="00384B80">
        <w:rPr>
          <w:rFonts w:eastAsiaTheme="majorEastAsia"/>
        </w:rPr>
        <w:t xml:space="preserve"> </w:t>
      </w:r>
      <w:proofErr w:type="spellStart"/>
      <w:r w:rsidR="00384B80">
        <w:rPr>
          <w:rFonts w:eastAsiaTheme="majorEastAsia"/>
        </w:rPr>
        <w:t>diantara</w:t>
      </w:r>
      <w:proofErr w:type="spellEnd"/>
      <w:r w:rsidR="00384B80">
        <w:rPr>
          <w:rFonts w:eastAsiaTheme="majorEastAsia"/>
        </w:rPr>
        <w:t xml:space="preserve"> </w:t>
      </w:r>
      <w:proofErr w:type="spellStart"/>
      <w:r w:rsidR="00384B80">
        <w:rPr>
          <w:rFonts w:eastAsiaTheme="majorEastAsia"/>
        </w:rPr>
        <w:t>metode</w:t>
      </w:r>
      <w:proofErr w:type="spellEnd"/>
      <w:r w:rsidR="00384B80">
        <w:rPr>
          <w:rFonts w:eastAsiaTheme="majorEastAsia"/>
        </w:rPr>
        <w:t xml:space="preserve"> </w:t>
      </w:r>
      <w:proofErr w:type="spellStart"/>
      <w:r w:rsidR="00384B80">
        <w:rPr>
          <w:rFonts w:eastAsiaTheme="majorEastAsia"/>
        </w:rPr>
        <w:t>pengukuran</w:t>
      </w:r>
      <w:proofErr w:type="spellEnd"/>
      <w:r w:rsidR="00384B80">
        <w:rPr>
          <w:rFonts w:eastAsiaTheme="majorEastAsia"/>
        </w:rPr>
        <w:t xml:space="preserve"> yang lain, </w:t>
      </w:r>
      <w:proofErr w:type="spellStart"/>
      <w:r w:rsidR="00384B80">
        <w:rPr>
          <w:rFonts w:eastAsiaTheme="majorEastAsia"/>
        </w:rPr>
        <w:t>yaitu</w:t>
      </w:r>
      <w:proofErr w:type="spellEnd"/>
      <w:r w:rsidR="00384B80">
        <w:rPr>
          <w:rFonts w:eastAsiaTheme="majorEastAsia"/>
        </w:rPr>
        <w:t xml:space="preserve"> </w:t>
      </w:r>
      <w:proofErr w:type="spellStart"/>
      <w:r w:rsidR="00384B80">
        <w:rPr>
          <w:rFonts w:eastAsiaTheme="majorEastAsia"/>
        </w:rPr>
        <w:t>sebesar</w:t>
      </w:r>
      <w:proofErr w:type="spellEnd"/>
      <w:r w:rsidR="00384B80">
        <w:rPr>
          <w:rFonts w:eastAsiaTheme="majorEastAsia"/>
        </w:rPr>
        <w:t xml:space="preserve"> </w:t>
      </w:r>
      <w:r w:rsidR="00393871">
        <w:rPr>
          <w:rFonts w:eastAsiaTheme="majorEastAsia"/>
        </w:rPr>
        <w:t xml:space="preserve">98.66 % dan </w:t>
      </w:r>
      <w:proofErr w:type="spellStart"/>
      <w:r w:rsidR="00393871">
        <w:rPr>
          <w:rFonts w:eastAsiaTheme="majorEastAsia"/>
        </w:rPr>
        <w:t>rerata</w:t>
      </w:r>
      <w:proofErr w:type="spellEnd"/>
      <w:r w:rsidR="000652F1">
        <w:rPr>
          <w:rFonts w:eastAsiaTheme="majorEastAsia"/>
        </w:rPr>
        <w:t xml:space="preserve"> </w:t>
      </w:r>
      <w:proofErr w:type="spellStart"/>
      <w:r w:rsidR="000652F1">
        <w:rPr>
          <w:rFonts w:eastAsiaTheme="majorEastAsia"/>
        </w:rPr>
        <w:t>selisih</w:t>
      </w:r>
      <w:proofErr w:type="spellEnd"/>
      <w:r w:rsidR="000652F1">
        <w:rPr>
          <w:rFonts w:eastAsiaTheme="majorEastAsia"/>
        </w:rPr>
        <w:t xml:space="preserve"> </w:t>
      </w:r>
      <w:proofErr w:type="spellStart"/>
      <w:r w:rsidR="000652F1">
        <w:rPr>
          <w:rFonts w:eastAsiaTheme="majorEastAsia"/>
        </w:rPr>
        <w:t>jarak</w:t>
      </w:r>
      <w:proofErr w:type="spellEnd"/>
      <w:r w:rsidR="000652F1">
        <w:rPr>
          <w:rFonts w:eastAsiaTheme="majorEastAsia"/>
        </w:rPr>
        <w:t xml:space="preserve"> yang </w:t>
      </w:r>
      <w:proofErr w:type="spellStart"/>
      <w:r w:rsidR="000652F1">
        <w:rPr>
          <w:rFonts w:eastAsiaTheme="majorEastAsia"/>
        </w:rPr>
        <w:t>dihasilkan</w:t>
      </w:r>
      <w:proofErr w:type="spellEnd"/>
      <w:r w:rsidR="000652F1">
        <w:rPr>
          <w:rFonts w:eastAsiaTheme="majorEastAsia"/>
        </w:rPr>
        <w:t xml:space="preserve"> </w:t>
      </w:r>
      <w:proofErr w:type="spellStart"/>
      <w:r w:rsidR="000652F1">
        <w:rPr>
          <w:rFonts w:eastAsiaTheme="majorEastAsia"/>
        </w:rPr>
        <w:t>sebanyak</w:t>
      </w:r>
      <w:proofErr w:type="spellEnd"/>
      <w:r w:rsidR="000652F1">
        <w:rPr>
          <w:rFonts w:eastAsiaTheme="majorEastAsia"/>
        </w:rPr>
        <w:t xml:space="preserve"> 0,37 Meter</w:t>
      </w:r>
      <w:r w:rsidR="0004710A">
        <w:rPr>
          <w:rFonts w:eastAsiaTheme="majorEastAsia"/>
        </w:rPr>
        <w:fldChar w:fldCharType="begin" w:fldLock="1"/>
      </w:r>
      <w:r w:rsidR="00406C3F">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4710A">
        <w:rPr>
          <w:rFonts w:eastAsiaTheme="majorEastAsia"/>
        </w:rPr>
        <w:fldChar w:fldCharType="separate"/>
      </w:r>
      <w:r w:rsidR="0004710A" w:rsidRPr="0004710A">
        <w:rPr>
          <w:rFonts w:eastAsiaTheme="majorEastAsia"/>
          <w:noProof/>
        </w:rPr>
        <w:t>(</w:t>
      </w:r>
      <w:proofErr w:type="spellStart"/>
      <w:r w:rsidR="0004710A" w:rsidRPr="0004710A">
        <w:rPr>
          <w:rFonts w:eastAsiaTheme="majorEastAsia"/>
          <w:noProof/>
        </w:rPr>
        <w:t>Metode</w:t>
      </w:r>
      <w:proofErr w:type="spellEnd"/>
      <w:r w:rsidR="0004710A" w:rsidRPr="0004710A">
        <w:rPr>
          <w:rFonts w:eastAsiaTheme="majorEastAsia"/>
          <w:noProof/>
        </w:rPr>
        <w:t xml:space="preserve"> Perhitungan </w:t>
      </w:r>
      <w:r w:rsidR="0004710A" w:rsidRPr="0004710A">
        <w:rPr>
          <w:rFonts w:eastAsiaTheme="majorEastAsia"/>
          <w:i/>
          <w:noProof/>
        </w:rPr>
        <w:t>et al.</w:t>
      </w:r>
      <w:r w:rsidR="0004710A" w:rsidRPr="0004710A">
        <w:rPr>
          <w:rFonts w:eastAsiaTheme="majorEastAsia"/>
          <w:noProof/>
        </w:rPr>
        <w:t>, 2020)</w:t>
      </w:r>
      <w:r w:rsidR="0004710A">
        <w:rPr>
          <w:rFonts w:eastAsiaTheme="majorEastAsia"/>
        </w:rPr>
        <w:fldChar w:fldCharType="end"/>
      </w:r>
      <w:r w:rsidR="00B77E1C">
        <w:t>.</w:t>
      </w:r>
    </w:p>
    <w:p w14:paraId="5023CC76" w14:textId="52E48CC9" w:rsidR="00B77E1C" w:rsidRPr="00B77E1C" w:rsidRDefault="00B77E1C" w:rsidP="00B77E1C">
      <w:pPr>
        <w:sectPr w:rsidR="00B77E1C" w:rsidRPr="00B77E1C" w:rsidSect="00701D33">
          <w:pgSz w:w="11906" w:h="16838" w:code="9"/>
          <w:pgMar w:top="2268" w:right="1701" w:bottom="1701" w:left="2268" w:header="706" w:footer="706" w:gutter="0"/>
          <w:paperSrc w:first="7"/>
          <w:cols w:space="708"/>
          <w:titlePg/>
          <w:docGrid w:linePitch="360"/>
        </w:sectPr>
      </w:pPr>
    </w:p>
    <w:p w14:paraId="2ED6C246" w14:textId="58369905" w:rsidR="00C0540F" w:rsidRPr="00C0540F" w:rsidRDefault="009811CD" w:rsidP="00C0540F">
      <w:pPr>
        <w:pStyle w:val="Subtitle"/>
      </w:pPr>
      <w:r>
        <w:rPr>
          <w:noProof/>
        </w:rPr>
        <w:lastRenderedPageBreak/>
        <w:drawing>
          <wp:anchor distT="0" distB="0" distL="114300" distR="114300" simplePos="0" relativeHeight="251881472" behindDoc="0" locked="0" layoutInCell="1" allowOverlap="1" wp14:anchorId="7B2F90A5" wp14:editId="622F8B45">
            <wp:simplePos x="0" y="0"/>
            <wp:positionH relativeFrom="column">
              <wp:posOffset>575896</wp:posOffset>
            </wp:positionH>
            <wp:positionV relativeFrom="paragraph">
              <wp:posOffset>229870</wp:posOffset>
            </wp:positionV>
            <wp:extent cx="3398815" cy="1348857"/>
            <wp:effectExtent l="0" t="0" r="0" b="381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7">
                      <a:extLs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anchor>
        </w:drawing>
      </w:r>
      <w:r w:rsidR="00B2561B">
        <w:rPr>
          <w:noProof/>
        </w:rPr>
        <mc:AlternateContent>
          <mc:Choice Requires="wps">
            <w:drawing>
              <wp:anchor distT="0" distB="0" distL="114300" distR="114300" simplePos="0" relativeHeight="251883520" behindDoc="0" locked="0" layoutInCell="1" allowOverlap="1" wp14:anchorId="3C0CB49C" wp14:editId="603D4CAC">
                <wp:simplePos x="0" y="0"/>
                <wp:positionH relativeFrom="column">
                  <wp:posOffset>628650</wp:posOffset>
                </wp:positionH>
                <wp:positionV relativeFrom="paragraph">
                  <wp:posOffset>1270</wp:posOffset>
                </wp:positionV>
                <wp:extent cx="3398520" cy="2286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43B047E5" w14:textId="6EDA2FB9" w:rsidR="00B2561B" w:rsidRPr="00161086" w:rsidRDefault="00B2561B" w:rsidP="00CE1CE2">
                            <w:pPr>
                              <w:pStyle w:val="Caption"/>
                              <w:jc w:val="center"/>
                              <w:rPr>
                                <w:noProof/>
                                <w:spacing w:val="15"/>
                              </w:rPr>
                            </w:pPr>
                            <w:bookmarkStart w:id="36" w:name="_Toc101999779"/>
                            <w:r>
                              <w:t xml:space="preserve">Table </w:t>
                            </w:r>
                            <w:fldSimple w:instr=" SEQ Table \* ARABIC ">
                              <w:r>
                                <w:rPr>
                                  <w:noProof/>
                                </w:rPr>
                                <w:t>5</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0CB49C" id="Text Box 29" o:spid="_x0000_s1030" type="#_x0000_t202" style="position:absolute;left:0;text-align:left;margin-left:49.5pt;margin-top:.1pt;width:267.6pt;height:18pt;z-index:251883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" stroked="f">
                <v:textbox inset="0,0,0,0">
                  <w:txbxContent>
                    <w:p w14:paraId="43B047E5" w14:textId="6EDA2FB9" w:rsidR="00B2561B" w:rsidRPr="00161086" w:rsidRDefault="00B2561B" w:rsidP="00CE1CE2">
                      <w:pPr>
                        <w:pStyle w:val="Caption"/>
                        <w:jc w:val="center"/>
                        <w:rPr>
                          <w:noProof/>
                          <w:spacing w:val="15"/>
                        </w:rPr>
                      </w:pPr>
                      <w:bookmarkStart w:id="37" w:name="_Toc101999779"/>
                      <w:r>
                        <w:t xml:space="preserve">Table </w:t>
                      </w:r>
                      <w:fldSimple w:instr=" SEQ Table \* ARABIC ">
                        <w:r>
                          <w:rPr>
                            <w:noProof/>
                          </w:rPr>
                          <w:t>5</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37"/>
                      <w:proofErr w:type="spellEnd"/>
                    </w:p>
                  </w:txbxContent>
                </v:textbox>
                <w10:wrap type="topAndBottom"/>
              </v:shape>
            </w:pict>
          </mc:Fallback>
        </mc:AlternateContent>
      </w:r>
      <w:r w:rsidR="00C0540F">
        <w:tab/>
        <w:t xml:space="preserve">Pada </w:t>
      </w:r>
      <w:proofErr w:type="spellStart"/>
      <w:r w:rsidR="00C0540F">
        <w:t>tabel</w:t>
      </w:r>
      <w:proofErr w:type="spellEnd"/>
      <w:r w:rsidR="00C0540F">
        <w:t xml:space="preserve"> </w:t>
      </w:r>
      <w:proofErr w:type="spellStart"/>
      <w:r w:rsidR="00C0540F">
        <w:t>nomor</w:t>
      </w:r>
      <w:proofErr w:type="spellEnd"/>
      <w:r w:rsidR="00C0540F">
        <w:t xml:space="preserve"> 5, </w:t>
      </w:r>
      <w:proofErr w:type="spellStart"/>
      <w:r w:rsidR="00C0540F">
        <w:t>dapat</w:t>
      </w:r>
      <w:proofErr w:type="spellEnd"/>
      <w:r w:rsidR="00C0540F">
        <w:t xml:space="preserve"> </w:t>
      </w:r>
      <w:proofErr w:type="spellStart"/>
      <w:r w:rsidR="00C0540F">
        <w:t>dinyatakan</w:t>
      </w:r>
      <w:proofErr w:type="spellEnd"/>
      <w:r w:rsidR="00C0540F">
        <w:t xml:space="preserve"> </w:t>
      </w:r>
      <w:proofErr w:type="spellStart"/>
      <w:r w:rsidR="00DD17B7">
        <w:t>metode</w:t>
      </w:r>
      <w:proofErr w:type="spellEnd"/>
      <w:r w:rsidR="00DD17B7">
        <w:t xml:space="preserve"> </w:t>
      </w:r>
      <w:proofErr w:type="spellStart"/>
      <w:r w:rsidR="00DD17B7">
        <w:t>perhitungan</w:t>
      </w:r>
      <w:proofErr w:type="spellEnd"/>
      <w:r w:rsidR="00DD17B7">
        <w:t xml:space="preserve"> yang </w:t>
      </w:r>
      <w:proofErr w:type="spellStart"/>
      <w:r w:rsidR="004E2046">
        <w:t>menghasilkan</w:t>
      </w:r>
      <w:proofErr w:type="spellEnd"/>
      <w:r w:rsidR="004E2046">
        <w:t xml:space="preserve"> </w:t>
      </w:r>
      <w:proofErr w:type="spellStart"/>
      <w:r w:rsidR="004E2046">
        <w:t>jarak</w:t>
      </w:r>
      <w:proofErr w:type="spellEnd"/>
      <w:r w:rsidR="004E2046">
        <w:t xml:space="preserve"> </w:t>
      </w:r>
      <w:proofErr w:type="spellStart"/>
      <w:r w:rsidR="004E2046">
        <w:t>terkecil</w:t>
      </w:r>
      <w:proofErr w:type="spellEnd"/>
      <w:r w:rsidR="004E2046">
        <w:t xml:space="preserve"> </w:t>
      </w:r>
      <w:proofErr w:type="spellStart"/>
      <w:r w:rsidR="00751227">
        <w:t>jika</w:t>
      </w:r>
      <w:proofErr w:type="spellEnd"/>
      <w:r w:rsidR="00751227">
        <w:t xml:space="preserve"> </w:t>
      </w:r>
      <w:proofErr w:type="spellStart"/>
      <w:r w:rsidR="00751227">
        <w:t>dibandingkan</w:t>
      </w:r>
      <w:proofErr w:type="spellEnd"/>
      <w:r w:rsidR="00751227">
        <w:t xml:space="preserve"> </w:t>
      </w:r>
      <w:proofErr w:type="spellStart"/>
      <w:r w:rsidR="00751227">
        <w:t>dengan</w:t>
      </w:r>
      <w:proofErr w:type="spellEnd"/>
      <w:r w:rsidR="00751227">
        <w:t xml:space="preserve"> </w:t>
      </w:r>
      <w:proofErr w:type="spellStart"/>
      <w:r w:rsidR="00751227">
        <w:t>cara</w:t>
      </w:r>
      <w:proofErr w:type="spellEnd"/>
      <w:r w:rsidR="00751227">
        <w:t xml:space="preserve"> </w:t>
      </w:r>
      <w:proofErr w:type="spellStart"/>
      <w:r w:rsidR="00751227">
        <w:t>perhitungan</w:t>
      </w:r>
      <w:proofErr w:type="spellEnd"/>
      <w:r w:rsidR="00751227">
        <w:t xml:space="preserve"> manual </w:t>
      </w:r>
      <w:proofErr w:type="spellStart"/>
      <w:r w:rsidR="00751227">
        <w:t>adalah</w:t>
      </w:r>
      <w:proofErr w:type="spellEnd"/>
      <w:r w:rsidR="00751227">
        <w:t xml:space="preserve"> </w:t>
      </w:r>
      <w:proofErr w:type="spellStart"/>
      <w:r w:rsidR="00751227">
        <w:t>metode</w:t>
      </w:r>
      <w:proofErr w:type="spellEnd"/>
      <w:r w:rsidR="00751227">
        <w:t xml:space="preserve"> haversine </w:t>
      </w:r>
      <w:proofErr w:type="spellStart"/>
      <w:r w:rsidR="00751227">
        <w:t>dengan</w:t>
      </w:r>
      <w:proofErr w:type="spellEnd"/>
      <w:r w:rsidR="00751227">
        <w:t xml:space="preserve"> </w:t>
      </w:r>
      <w:proofErr w:type="spellStart"/>
      <w:r w:rsidR="00751227">
        <w:t>perolehan</w:t>
      </w:r>
      <w:proofErr w:type="spellEnd"/>
      <w:r w:rsidR="00751227">
        <w:t xml:space="preserve"> </w:t>
      </w:r>
      <w:proofErr w:type="spellStart"/>
      <w:r w:rsidR="00751227">
        <w:t>akurasi</w:t>
      </w:r>
      <w:proofErr w:type="spellEnd"/>
      <w:r w:rsidR="00751227">
        <w:t xml:space="preserve"> </w:t>
      </w:r>
      <w:proofErr w:type="spellStart"/>
      <w:r w:rsidR="00751227">
        <w:t>sebesar</w:t>
      </w:r>
      <w:proofErr w:type="spellEnd"/>
      <w:r w:rsidR="00751227">
        <w:t xml:space="preserve"> 98.66%</w:t>
      </w:r>
      <w:r w:rsidR="00406C3F">
        <w:fldChar w:fldCharType="begin" w:fldLock="1"/>
      </w:r>
      <w:r w:rsidR="00406C3F">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operties":{"noteIndex":0},"schema":"https://github.com/citation-style-language/schema/raw/master/csl-citation.json"}</w:instrText>
      </w:r>
      <w:r w:rsidR="00406C3F">
        <w:fldChar w:fldCharType="separate"/>
      </w:r>
      <w:r w:rsidR="00406C3F" w:rsidRPr="00406C3F">
        <w:rPr>
          <w:noProof/>
        </w:rPr>
        <w:t>(</w:t>
      </w:r>
      <w:proofErr w:type="spellStart"/>
      <w:r w:rsidR="00406C3F" w:rsidRPr="00406C3F">
        <w:rPr>
          <w:noProof/>
        </w:rPr>
        <w:t>Metode</w:t>
      </w:r>
      <w:proofErr w:type="spellEnd"/>
      <w:r w:rsidR="00406C3F" w:rsidRPr="00406C3F">
        <w:rPr>
          <w:noProof/>
        </w:rPr>
        <w:t xml:space="preserve"> Perhitungan </w:t>
      </w:r>
      <w:r w:rsidR="00406C3F" w:rsidRPr="00406C3F">
        <w:rPr>
          <w:i/>
          <w:noProof/>
        </w:rPr>
        <w:t>et al.</w:t>
      </w:r>
      <w:r w:rsidR="00406C3F" w:rsidRPr="00406C3F">
        <w:rPr>
          <w:noProof/>
        </w:rPr>
        <w:t>, 2020)</w:t>
      </w:r>
      <w:r w:rsidR="00406C3F">
        <w:fldChar w:fldCharType="end"/>
      </w:r>
      <w:r w:rsidR="00745DFF">
        <w:t>.</w:t>
      </w:r>
    </w:p>
    <w:p w14:paraId="7AF819E0" w14:textId="77777777" w:rsidR="00C0540F" w:rsidRPr="00C0540F" w:rsidRDefault="00C0540F" w:rsidP="00C0540F"/>
    <w:p w14:paraId="3F8CF347" w14:textId="77777777" w:rsidR="00C0540F" w:rsidRPr="00C0540F" w:rsidRDefault="00C0540F" w:rsidP="00C0540F"/>
    <w:p w14:paraId="2EA40B2D" w14:textId="77777777" w:rsidR="00C0540F" w:rsidRPr="00C0540F" w:rsidRDefault="00C0540F" w:rsidP="00C0540F"/>
    <w:p w14:paraId="468062B5" w14:textId="77777777" w:rsidR="00C0540F" w:rsidRPr="00C0540F" w:rsidRDefault="00C0540F" w:rsidP="00C0540F"/>
    <w:p w14:paraId="6B2E08E0" w14:textId="664D81FB" w:rsidR="00C0540F" w:rsidRPr="00C0540F" w:rsidRDefault="00C0540F" w:rsidP="00C0540F">
      <w:pPr>
        <w:sectPr w:rsidR="00C0540F" w:rsidRPr="00C0540F" w:rsidSect="00701D33">
          <w:pgSz w:w="11906" w:h="16838" w:code="9"/>
          <w:pgMar w:top="2268" w:right="1701" w:bottom="1701" w:left="2268" w:header="706" w:footer="706" w:gutter="0"/>
          <w:paperSrc w:first="7"/>
          <w:cols w:space="708"/>
          <w:titlePg/>
          <w:docGrid w:linePitch="360"/>
        </w:sectPr>
      </w:pPr>
    </w:p>
    <w:p w14:paraId="5CBF7844" w14:textId="0561BCD1" w:rsidR="00872C04" w:rsidRDefault="007F1AF6" w:rsidP="00D30305">
      <w:pPr>
        <w:pStyle w:val="Heading2"/>
        <w:numPr>
          <w:ilvl w:val="0"/>
          <w:numId w:val="12"/>
        </w:numPr>
        <w:spacing w:line="276" w:lineRule="auto"/>
        <w:ind w:left="993" w:hanging="567"/>
      </w:pPr>
      <w:r>
        <w:lastRenderedPageBreak/>
        <w:t>Design</w:t>
      </w:r>
      <w:bookmarkEnd w:id="33"/>
      <w:r>
        <w:t xml:space="preserve"> </w:t>
      </w:r>
    </w:p>
    <w:p w14:paraId="6762E0A4" w14:textId="111C0D21" w:rsidR="000348F0" w:rsidRDefault="00872C04" w:rsidP="008625C5">
      <w:pPr>
        <w:pStyle w:val="Subtitle"/>
        <w:spacing w:line="276" w:lineRule="auto"/>
        <w:ind w:left="426" w:firstLine="567"/>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proofErr w:type="spellStart"/>
      <w:r w:rsidR="00E65EC1">
        <w:t>algoritma</w:t>
      </w:r>
      <w:proofErr w:type="spellEnd"/>
      <w:r w:rsidR="00E65EC1">
        <w:t xml:space="preserve"> </w:t>
      </w:r>
      <w:r w:rsidR="005D224E">
        <w:rPr>
          <w:lang w:val="id-ID"/>
        </w:rPr>
        <w:t xml:space="preserve">pengukur jarak </w:t>
      </w:r>
      <w:r w:rsidR="00E65EC1">
        <w:t>haversine</w:t>
      </w:r>
      <w:r w:rsidR="00333124">
        <w:t xml:space="preserve"> pada android</w:t>
      </w:r>
      <w:r w:rsidR="0022421A">
        <w:t>:</w:t>
      </w:r>
    </w:p>
    <w:p w14:paraId="5A4AA886" w14:textId="5FB23E7C" w:rsidR="009736D1" w:rsidRDefault="000348F0" w:rsidP="009010F1">
      <w:pPr>
        <w:pStyle w:val="Subtitle"/>
        <w:numPr>
          <w:ilvl w:val="0"/>
          <w:numId w:val="29"/>
        </w:numPr>
        <w:spacing w:line="240" w:lineRule="auto"/>
        <w:ind w:left="851" w:hanging="284"/>
      </w:pPr>
      <w:r>
        <w:t>ERD (Entity Relationship Diagram)</w:t>
      </w:r>
    </w:p>
    <w:p w14:paraId="12D09A2B" w14:textId="42797FCC" w:rsidR="00553C28" w:rsidRDefault="004A5BF9" w:rsidP="00895816">
      <w:pPr>
        <w:pStyle w:val="Subtitle"/>
        <w:spacing w:line="240" w:lineRule="auto"/>
        <w:ind w:left="426" w:hanging="142"/>
      </w:pPr>
      <w:r>
        <w:rPr>
          <w:noProof/>
        </w:rPr>
        <mc:AlternateContent>
          <mc:Choice Requires="wps">
            <w:drawing>
              <wp:anchor distT="0" distB="0" distL="114300" distR="114300" simplePos="0" relativeHeight="251872256" behindDoc="0" locked="0" layoutInCell="1" allowOverlap="1" wp14:anchorId="4A289EE8" wp14:editId="20A7F9AF">
                <wp:simplePos x="0" y="0"/>
                <wp:positionH relativeFrom="column">
                  <wp:posOffset>795020</wp:posOffset>
                </wp:positionH>
                <wp:positionV relativeFrom="paragraph">
                  <wp:posOffset>3006725</wp:posOffset>
                </wp:positionV>
                <wp:extent cx="358648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635"/>
                        </a:xfrm>
                        <a:prstGeom prst="rect">
                          <a:avLst/>
                        </a:prstGeom>
                        <a:solidFill>
                          <a:prstClr val="white"/>
                        </a:solidFill>
                        <a:ln>
                          <a:noFill/>
                        </a:ln>
                      </wps:spPr>
                      <wps:txbx>
                        <w:txbxContent>
                          <w:p w14:paraId="0C556111" w14:textId="2966366A" w:rsidR="004A5BF9" w:rsidRPr="000D399B" w:rsidRDefault="004A5BF9" w:rsidP="004A5BF9">
                            <w:pPr>
                              <w:pStyle w:val="Caption"/>
                              <w:jc w:val="center"/>
                              <w:rPr>
                                <w:noProof/>
                                <w:spacing w:val="15"/>
                              </w:rPr>
                            </w:pPr>
                            <w:bookmarkStart w:id="38" w:name="_Toc101998144"/>
                            <w:r>
                              <w:t xml:space="preserve">Gambar </w:t>
                            </w:r>
                            <w:fldSimple w:instr=" SEQ Gambar \* ARABIC ">
                              <w:r w:rsidR="003C4BFF">
                                <w:rPr>
                                  <w:noProof/>
                                </w:rPr>
                                <w:t>6</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289EE8" id="Text Box 11" o:spid="_x0000_s1031" type="#_x0000_t202" style="position:absolute;left:0;text-align:left;margin-left:62.6pt;margin-top:236.75pt;width:282.4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" stroked="f">
                <v:textbox style="mso-fit-shape-to-text:t" inset="0,0,0,0">
                  <w:txbxContent>
                    <w:p w14:paraId="0C556111" w14:textId="2966366A" w:rsidR="004A5BF9" w:rsidRPr="000D399B" w:rsidRDefault="004A5BF9" w:rsidP="004A5BF9">
                      <w:pPr>
                        <w:pStyle w:val="Caption"/>
                        <w:jc w:val="center"/>
                        <w:rPr>
                          <w:noProof/>
                          <w:spacing w:val="15"/>
                        </w:rPr>
                      </w:pPr>
                      <w:bookmarkStart w:id="39" w:name="_Toc101998144"/>
                      <w:r>
                        <w:t xml:space="preserve">Gambar </w:t>
                      </w:r>
                      <w:fldSimple w:instr=" SEQ Gambar \* ARABIC ">
                        <w:r w:rsidR="003C4BFF">
                          <w:rPr>
                            <w:noProof/>
                          </w:rPr>
                          <w:t>6</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9"/>
                      <w:proofErr w:type="spellEnd"/>
                    </w:p>
                  </w:txbxContent>
                </v:textbox>
                <w10:wrap type="square"/>
              </v:shape>
            </w:pict>
          </mc:Fallback>
        </mc:AlternateContent>
      </w:r>
      <w:r w:rsidR="004F19C7">
        <w:rPr>
          <w:noProof/>
        </w:rPr>
        <w:drawing>
          <wp:anchor distT="0" distB="0" distL="114300" distR="114300" simplePos="0" relativeHeight="251795456" behindDoc="1" locked="0" layoutInCell="1" allowOverlap="1" wp14:anchorId="0142C769" wp14:editId="2770DF57">
            <wp:simplePos x="0" y="0"/>
            <wp:positionH relativeFrom="column">
              <wp:posOffset>795020</wp:posOffset>
            </wp:positionH>
            <wp:positionV relativeFrom="paragraph">
              <wp:posOffset>904875</wp:posOffset>
            </wp:positionV>
            <wp:extent cx="3586480" cy="20447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586480" cy="2044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36D1">
        <w:tab/>
      </w:r>
      <w:r w:rsidR="00E25D84">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database</w:t>
      </w:r>
      <w:r w:rsidR="00A55490">
        <w:t xml:space="preserve"> </w:t>
      </w:r>
      <w:proofErr w:type="spellStart"/>
      <w:r w:rsidR="00A55490">
        <w:t>NoSql</w:t>
      </w:r>
      <w:proofErr w:type="spellEnd"/>
      <w:r w:rsidR="009736D1">
        <w:t xml:space="preserve"> </w:t>
      </w:r>
      <w:r w:rsidR="00581E88">
        <w:t xml:space="preserve"> agar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w:t>
      </w:r>
      <w:r w:rsidR="00EA0BB0">
        <w:t xml:space="preserve"> database </w:t>
      </w:r>
      <w:proofErr w:type="spellStart"/>
      <w:r w:rsidR="00EA0BB0">
        <w:t>NoSql</w:t>
      </w:r>
      <w:proofErr w:type="spellEnd"/>
      <w:r w:rsidR="00EA0BB0">
        <w:t xml:space="preserve"> </w:t>
      </w:r>
      <w:proofErr w:type="spellStart"/>
      <w:r w:rsidR="00EA0BB0">
        <w:t>firebae</w:t>
      </w:r>
      <w:proofErr w:type="spellEnd"/>
      <w:r w:rsidR="00D872F9">
        <w:t xml:space="preserve"> </w:t>
      </w:r>
      <w:proofErr w:type="spellStart"/>
      <w:r w:rsidR="00D872F9">
        <w:t>dalam</w:t>
      </w:r>
      <w:proofErr w:type="spellEnd"/>
      <w:r w:rsidR="00D872F9">
        <w:t xml:space="preserve"> </w:t>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870B35" w14:textId="70D3F34E" w:rsidR="00995952" w:rsidRDefault="00C66E00" w:rsidP="00091B5F">
      <w:pPr>
        <w:pStyle w:val="Subtitle"/>
        <w:numPr>
          <w:ilvl w:val="0"/>
          <w:numId w:val="29"/>
        </w:numPr>
        <w:spacing w:line="240" w:lineRule="auto"/>
        <w:ind w:left="1276"/>
      </w:pPr>
      <w:r>
        <w:t>Use</w:t>
      </w:r>
      <w:r w:rsidR="00AE762B">
        <w:t xml:space="preserve"> Case</w:t>
      </w:r>
      <w:r w:rsidR="00995952">
        <w:t xml:space="preserve"> Diagram</w:t>
      </w:r>
    </w:p>
    <w:p w14:paraId="47FF5D4E" w14:textId="08305AFB" w:rsidR="00B67DEE" w:rsidRPr="00B67DEE" w:rsidRDefault="00C663B2" w:rsidP="00B67DEE">
      <w:pPr>
        <w:pStyle w:val="Subtitle"/>
        <w:ind w:left="567" w:firstLine="567"/>
      </w:pPr>
      <w:r>
        <w:rPr>
          <w:noProof/>
        </w:rPr>
        <w:lastRenderedPageBreak/>
        <w:drawing>
          <wp:anchor distT="0" distB="0" distL="114300" distR="114300" simplePos="0" relativeHeight="251860992" behindDoc="0" locked="0" layoutInCell="1" allowOverlap="1" wp14:anchorId="76A1BF25" wp14:editId="1BFF200C">
            <wp:simplePos x="0" y="0"/>
            <wp:positionH relativeFrom="column">
              <wp:posOffset>656820</wp:posOffset>
            </wp:positionH>
            <wp:positionV relativeFrom="paragraph">
              <wp:posOffset>897255</wp:posOffset>
            </wp:positionV>
            <wp:extent cx="3893820" cy="269240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893820" cy="2692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67DEE" w:rsidRPr="00B67DEE">
        <w:tab/>
      </w:r>
      <w:proofErr w:type="spellStart"/>
      <w:r w:rsidR="00B67DEE" w:rsidRPr="00B67DEE">
        <w:t>Merupakan</w:t>
      </w:r>
      <w:proofErr w:type="spellEnd"/>
      <w:r w:rsidR="00B67DEE" w:rsidRPr="00B67DEE">
        <w:t xml:space="preserve"> diagram yang </w:t>
      </w:r>
      <w:proofErr w:type="spellStart"/>
      <w:r w:rsidR="00B67DEE" w:rsidRPr="00B67DEE">
        <w:t>dibuat</w:t>
      </w:r>
      <w:proofErr w:type="spellEnd"/>
      <w:r w:rsidR="00B67DEE" w:rsidRPr="00B67DEE">
        <w:t xml:space="preserve"> </w:t>
      </w:r>
      <w:proofErr w:type="spellStart"/>
      <w:r w:rsidR="00B67DEE" w:rsidRPr="00B67DEE">
        <w:t>untuk</w:t>
      </w:r>
      <w:proofErr w:type="spellEnd"/>
      <w:r w:rsidR="00B67DEE" w:rsidRPr="00B67DEE">
        <w:t xml:space="preserve"> </w:t>
      </w:r>
      <w:proofErr w:type="spellStart"/>
      <w:r w:rsidR="00B67DEE" w:rsidRPr="00B67DEE">
        <w:t>melihat</w:t>
      </w:r>
      <w:proofErr w:type="spellEnd"/>
      <w:r w:rsidR="00B67DEE" w:rsidRPr="00B67DEE">
        <w:t xml:space="preserve"> </w:t>
      </w:r>
      <w:proofErr w:type="spellStart"/>
      <w:r w:rsidR="00B67DEE" w:rsidRPr="00B67DEE">
        <w:t>korelasi</w:t>
      </w:r>
      <w:proofErr w:type="spellEnd"/>
      <w:r w:rsidR="00B67DEE" w:rsidRPr="00B67DEE">
        <w:t xml:space="preserve"> </w:t>
      </w:r>
      <w:r w:rsidR="00B67DEE" w:rsidRPr="00B67DEE">
        <w:tab/>
      </w:r>
      <w:proofErr w:type="spellStart"/>
      <w:r w:rsidR="00B67DEE" w:rsidRPr="00B67DEE">
        <w:t>antara</w:t>
      </w:r>
      <w:proofErr w:type="spellEnd"/>
      <w:r w:rsidR="00B67DEE" w:rsidRPr="00B67DEE">
        <w:t xml:space="preserve"> user dan system yang </w:t>
      </w:r>
      <w:proofErr w:type="spellStart"/>
      <w:r w:rsidR="00B67DEE" w:rsidRPr="00B67DEE">
        <w:t>akan</w:t>
      </w:r>
      <w:proofErr w:type="spellEnd"/>
      <w:r w:rsidR="00B67DEE" w:rsidRPr="00B67DEE">
        <w:t xml:space="preserve"> </w:t>
      </w:r>
      <w:proofErr w:type="spellStart"/>
      <w:r w:rsidR="00B67DEE" w:rsidRPr="00B67DEE">
        <w:t>dibuat</w:t>
      </w:r>
      <w:proofErr w:type="spellEnd"/>
      <w:r w:rsidR="00B67DEE" w:rsidRPr="00B67DEE">
        <w:t xml:space="preserve"> </w:t>
      </w:r>
      <w:proofErr w:type="spellStart"/>
      <w:r w:rsidR="00B67DEE" w:rsidRPr="00B67DEE">
        <w:t>serta</w:t>
      </w:r>
      <w:proofErr w:type="spellEnd"/>
      <w:r w:rsidR="00B67DEE" w:rsidRPr="00B67DEE">
        <w:t xml:space="preserve"> </w:t>
      </w:r>
      <w:proofErr w:type="spellStart"/>
      <w:r w:rsidR="00B67DEE" w:rsidRPr="00B67DEE">
        <w:t>mendeskripsikan</w:t>
      </w:r>
      <w:proofErr w:type="spellEnd"/>
      <w:r w:rsidR="00B67DEE" w:rsidRPr="00B67DEE">
        <w:t xml:space="preserve"> </w:t>
      </w:r>
      <w:r w:rsidR="00B67DEE" w:rsidRPr="00B67DEE">
        <w:tab/>
      </w:r>
      <w:proofErr w:type="spellStart"/>
      <w:r w:rsidR="00B67DEE" w:rsidRPr="00B67DEE">
        <w:t>sebuah</w:t>
      </w:r>
      <w:proofErr w:type="spellEnd"/>
      <w:r w:rsidR="00B67DEE">
        <w:t xml:space="preserve"> </w:t>
      </w:r>
      <w:proofErr w:type="spellStart"/>
      <w:r w:rsidR="00B67DEE" w:rsidRPr="00B67DEE">
        <w:t>interaksi</w:t>
      </w:r>
      <w:proofErr w:type="spellEnd"/>
      <w:r w:rsidR="00B67DEE" w:rsidRPr="00B67DEE">
        <w:t xml:space="preserve"> </w:t>
      </w:r>
      <w:proofErr w:type="spellStart"/>
      <w:r w:rsidR="00B67DEE" w:rsidRPr="00B67DEE">
        <w:t>antara</w:t>
      </w:r>
      <w:proofErr w:type="spellEnd"/>
      <w:r w:rsidR="00B67DEE" w:rsidRPr="00B67DEE">
        <w:t xml:space="preserve"> </w:t>
      </w:r>
      <w:proofErr w:type="spellStart"/>
      <w:r w:rsidR="00B67DEE" w:rsidRPr="00B67DEE">
        <w:t>satu</w:t>
      </w:r>
      <w:proofErr w:type="spellEnd"/>
      <w:r w:rsidR="00B67DEE" w:rsidRPr="00B67DEE">
        <w:t xml:space="preserve"> </w:t>
      </w:r>
      <w:proofErr w:type="spellStart"/>
      <w:r w:rsidR="00B67DEE" w:rsidRPr="00B67DEE">
        <w:t>aktor</w:t>
      </w:r>
      <w:proofErr w:type="spellEnd"/>
      <w:r w:rsidR="00B67DEE" w:rsidRPr="00B67DEE">
        <w:t xml:space="preserve">  </w:t>
      </w:r>
      <w:proofErr w:type="spellStart"/>
      <w:r w:rsidR="00B67DEE" w:rsidRPr="00B67DEE">
        <w:t>atau</w:t>
      </w:r>
      <w:proofErr w:type="spellEnd"/>
      <w:r w:rsidR="00B67DEE" w:rsidRPr="00B67DEE">
        <w:t xml:space="preserve"> </w:t>
      </w:r>
      <w:proofErr w:type="spellStart"/>
      <w:r w:rsidR="00B67DEE" w:rsidRPr="00B67DEE">
        <w:t>lebih</w:t>
      </w:r>
      <w:proofErr w:type="spellEnd"/>
      <w:r w:rsidR="00B67DEE" w:rsidRPr="00B67DEE">
        <w:t xml:space="preserve">  </w:t>
      </w:r>
      <w:proofErr w:type="spellStart"/>
      <w:r w:rsidR="00B67DEE" w:rsidRPr="00B67DEE">
        <w:t>dengan</w:t>
      </w:r>
      <w:proofErr w:type="spellEnd"/>
      <w:r w:rsidR="00B67DEE" w:rsidRPr="00B67DEE">
        <w:t xml:space="preserve"> system yang </w:t>
      </w:r>
      <w:r w:rsidR="00391479">
        <w:tab/>
      </w:r>
      <w:proofErr w:type="spellStart"/>
      <w:r w:rsidR="00B67DEE" w:rsidRPr="00B67DEE">
        <w:t>dibuat</w:t>
      </w:r>
      <w:proofErr w:type="spellEnd"/>
      <w:r w:rsidR="00B67DEE" w:rsidRPr="00B67DEE">
        <w:t xml:space="preserve">, </w:t>
      </w:r>
      <w:proofErr w:type="spellStart"/>
      <w:r w:rsidR="00B67DEE" w:rsidRPr="00B67DEE">
        <w:t>berikut</w:t>
      </w:r>
      <w:proofErr w:type="spellEnd"/>
      <w:r w:rsidR="00B67DEE" w:rsidRPr="00B67DEE">
        <w:t xml:space="preserve"> </w:t>
      </w:r>
      <w:proofErr w:type="spellStart"/>
      <w:r w:rsidR="00B67DEE" w:rsidRPr="00B67DEE">
        <w:t>ini</w:t>
      </w:r>
      <w:proofErr w:type="spellEnd"/>
      <w:r w:rsidR="00B67DEE" w:rsidRPr="00B67DEE">
        <w:t xml:space="preserve"> </w:t>
      </w:r>
      <w:proofErr w:type="spellStart"/>
      <w:r w:rsidR="00B67DEE" w:rsidRPr="00B67DEE">
        <w:t>adalah</w:t>
      </w:r>
      <w:proofErr w:type="spellEnd"/>
      <w:r w:rsidR="00B67DEE" w:rsidRPr="00B67DEE">
        <w:t xml:space="preserve"> use case </w:t>
      </w:r>
      <w:proofErr w:type="spellStart"/>
      <w:r w:rsidR="00B67DEE" w:rsidRPr="00B67DEE">
        <w:t>dalam</w:t>
      </w:r>
      <w:proofErr w:type="spellEnd"/>
      <w:r w:rsidR="00B67DEE" w:rsidRPr="00B67DEE">
        <w:t xml:space="preserve"> </w:t>
      </w:r>
      <w:proofErr w:type="spellStart"/>
      <w:r w:rsidR="00B67DEE" w:rsidRPr="00B67DEE">
        <w:t>penelitian</w:t>
      </w:r>
      <w:proofErr w:type="spellEnd"/>
      <w:r w:rsidR="00B67DEE" w:rsidRPr="00B67DEE">
        <w:t xml:space="preserve"> </w:t>
      </w:r>
      <w:proofErr w:type="spellStart"/>
      <w:r w:rsidR="00B67DEE" w:rsidRPr="00B67DEE">
        <w:t>ini</w:t>
      </w:r>
      <w:proofErr w:type="spellEnd"/>
      <w:r w:rsidR="00B67DEE" w:rsidRPr="00B67DEE">
        <w:t>:</w:t>
      </w:r>
    </w:p>
    <w:p w14:paraId="11C9E231" w14:textId="1E998146" w:rsidR="00FB1333" w:rsidRDefault="00895816" w:rsidP="001E0A89">
      <w:pPr>
        <w:pStyle w:val="Subtitle"/>
        <w:spacing w:line="276" w:lineRule="auto"/>
      </w:pPr>
      <w:r>
        <w:rPr>
          <w:noProof/>
        </w:rPr>
        <mc:AlternateContent>
          <mc:Choice Requires="wps">
            <w:drawing>
              <wp:anchor distT="0" distB="0" distL="114300" distR="114300" simplePos="0" relativeHeight="251807744" behindDoc="1" locked="0" layoutInCell="1" allowOverlap="1" wp14:anchorId="5DC0F23F" wp14:editId="111A2A1E">
                <wp:simplePos x="0" y="0"/>
                <wp:positionH relativeFrom="column">
                  <wp:posOffset>272415</wp:posOffset>
                </wp:positionH>
                <wp:positionV relativeFrom="paragraph">
                  <wp:posOffset>2970530</wp:posOffset>
                </wp:positionV>
                <wp:extent cx="454469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3C45D685" w14:textId="7672192E" w:rsidR="00CF5F08" w:rsidRPr="00CC54E6" w:rsidRDefault="00CF5F08" w:rsidP="00CF5F08">
                            <w:pPr>
                              <w:pStyle w:val="Caption"/>
                              <w:jc w:val="center"/>
                              <w:rPr>
                                <w:noProof/>
                                <w:spacing w:val="15"/>
                              </w:rPr>
                            </w:pPr>
                            <w:bookmarkStart w:id="40" w:name="_Toc101998145"/>
                            <w:r>
                              <w:t xml:space="preserve">Gambar </w:t>
                            </w:r>
                            <w:fldSimple w:instr=" SEQ Gambar \* ARABIC ">
                              <w:r w:rsidR="003C4BFF">
                                <w:rPr>
                                  <w:noProof/>
                                </w:rPr>
                                <w:t>7</w:t>
                              </w:r>
                            </w:fldSimple>
                            <w:r>
                              <w:t xml:space="preserve">. Use Case diagram </w:t>
                            </w:r>
                            <w:proofErr w:type="spellStart"/>
                            <w:r>
                              <w:t>aplikasi</w:t>
                            </w:r>
                            <w:proofErr w:type="spellEnd"/>
                            <w:r>
                              <w:t xml:space="preserve"> </w:t>
                            </w:r>
                            <w:proofErr w:type="spellStart"/>
                            <w:r>
                              <w:t>presensi</w:t>
                            </w:r>
                            <w:bookmarkEnd w:id="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0F23F" id="Text Box 36" o:spid="_x0000_s1032" type="#_x0000_t202" style="position:absolute;left:0;text-align:left;margin-left:21.45pt;margin-top:233.9pt;width:357.85pt;height:.05pt;z-index:-25150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" stroked="f">
                <v:textbox style="mso-fit-shape-to-text:t" inset="0,0,0,0">
                  <w:txbxContent>
                    <w:p w14:paraId="3C45D685" w14:textId="7672192E" w:rsidR="00CF5F08" w:rsidRPr="00CC54E6" w:rsidRDefault="00CF5F08" w:rsidP="00CF5F08">
                      <w:pPr>
                        <w:pStyle w:val="Caption"/>
                        <w:jc w:val="center"/>
                        <w:rPr>
                          <w:noProof/>
                          <w:spacing w:val="15"/>
                        </w:rPr>
                      </w:pPr>
                      <w:bookmarkStart w:id="41" w:name="_Toc101998145"/>
                      <w:r>
                        <w:t xml:space="preserve">Gambar </w:t>
                      </w:r>
                      <w:fldSimple w:instr=" SEQ Gambar \* ARABIC ">
                        <w:r w:rsidR="003C4BFF">
                          <w:rPr>
                            <w:noProof/>
                          </w:rPr>
                          <w:t>7</w:t>
                        </w:r>
                      </w:fldSimple>
                      <w:r>
                        <w:t xml:space="preserve">. Use Case diagram </w:t>
                      </w:r>
                      <w:proofErr w:type="spellStart"/>
                      <w:r>
                        <w:t>aplikasi</w:t>
                      </w:r>
                      <w:proofErr w:type="spellEnd"/>
                      <w:r>
                        <w:t xml:space="preserve"> </w:t>
                      </w:r>
                      <w:proofErr w:type="spellStart"/>
                      <w:r>
                        <w:t>presensi</w:t>
                      </w:r>
                      <w:bookmarkEnd w:id="41"/>
                      <w:proofErr w:type="spellEnd"/>
                    </w:p>
                  </w:txbxContent>
                </v:textbox>
                <w10:wrap type="tight"/>
              </v:shape>
            </w:pict>
          </mc:Fallback>
        </mc:AlternateContent>
      </w:r>
      <w:r w:rsidR="00F113F7">
        <w:tab/>
      </w:r>
      <w:r w:rsidR="00C66E00">
        <w:t xml:space="preserve"> </w:t>
      </w:r>
    </w:p>
    <w:p w14:paraId="0E93422E" w14:textId="3AFDB481" w:rsidR="00736870" w:rsidRPr="001C6693" w:rsidRDefault="00E47E6F" w:rsidP="001163F4">
      <w:pPr>
        <w:pStyle w:val="Subtitle"/>
        <w:numPr>
          <w:ilvl w:val="0"/>
          <w:numId w:val="29"/>
        </w:numPr>
        <w:ind w:hanging="862"/>
        <w:rPr>
          <w:lang w:val="id-ID"/>
        </w:rPr>
      </w:pPr>
      <w:r>
        <w:rPr>
          <w:lang w:val="id-ID"/>
        </w:rPr>
        <w:t>Activity Diagram</w:t>
      </w:r>
    </w:p>
    <w:p w14:paraId="125F4D7B" w14:textId="0046A8F2" w:rsidR="00736870" w:rsidRDefault="00736870" w:rsidP="003874BF">
      <w:pPr>
        <w:pStyle w:val="Subtitle"/>
        <w:ind w:left="709"/>
        <w:rPr>
          <w:lang w:val="id-ID"/>
        </w:rPr>
      </w:pPr>
      <w:r>
        <w:rPr>
          <w:lang w:val="id-ID"/>
        </w:rPr>
        <w:tab/>
      </w:r>
      <w:r>
        <w:rPr>
          <w:lang w:val="id-ID"/>
        </w:rPr>
        <w:tab/>
        <w:t xml:space="preserve">Activity diagram menggambarkan </w:t>
      </w:r>
      <w:r w:rsidR="006F58B3">
        <w:rPr>
          <w:lang w:val="id-ID"/>
        </w:rPr>
        <w:t>aliran atau proses kerja dari sebuah sistem</w:t>
      </w:r>
      <w:r w:rsidR="00F66054">
        <w:rPr>
          <w:lang w:val="id-ID"/>
        </w:rPr>
        <w:t xml:space="preserve"> atau  menu yang terdapat didalam aplikasi</w:t>
      </w:r>
      <w:r w:rsidR="00EB1D3F">
        <w:rPr>
          <w:lang w:val="id-ID"/>
        </w:rPr>
        <w:t xml:space="preserve">, diagram aktivitas secara tepat menggambarkan </w:t>
      </w:r>
      <w:r w:rsidR="00F53D6A">
        <w:rPr>
          <w:lang w:val="id-ID"/>
        </w:rPr>
        <w:t xml:space="preserve"> aktivitas yang dilakukan oleh sistem, bukan yang dilakukan oleh penggunna ketika berinteraksi dengan sistem</w:t>
      </w:r>
      <w:r w:rsidR="00AE05E4">
        <w:rPr>
          <w:lang w:val="id-ID"/>
        </w:rPr>
        <w:t>. Activity diagram dalam aplikasi presensi ini adalah sebagai berikut</w:t>
      </w:r>
      <w:r w:rsidR="00C04599">
        <w:rPr>
          <w:lang w:val="id-ID"/>
        </w:rPr>
        <w:t>:</w:t>
      </w:r>
    </w:p>
    <w:p w14:paraId="21426962" w14:textId="3E8B3A5B" w:rsidR="00D80C20" w:rsidRDefault="00994C81" w:rsidP="005D5C74">
      <w:pPr>
        <w:pStyle w:val="Subtitle"/>
        <w:numPr>
          <w:ilvl w:val="0"/>
          <w:numId w:val="25"/>
        </w:numPr>
        <w:tabs>
          <w:tab w:val="left" w:pos="2127"/>
        </w:tabs>
        <w:rPr>
          <w:lang w:val="en-US"/>
        </w:rPr>
      </w:pPr>
      <w:r>
        <w:rPr>
          <w:noProof/>
        </w:rPr>
        <w:lastRenderedPageBreak/>
        <mc:AlternateContent>
          <mc:Choice Requires="wps">
            <w:drawing>
              <wp:anchor distT="0" distB="0" distL="114300" distR="114300" simplePos="0" relativeHeight="251809792" behindDoc="0" locked="0" layoutInCell="1" allowOverlap="1" wp14:anchorId="7C5AD193" wp14:editId="32A58A03">
                <wp:simplePos x="0" y="0"/>
                <wp:positionH relativeFrom="column">
                  <wp:posOffset>856761</wp:posOffset>
                </wp:positionH>
                <wp:positionV relativeFrom="paragraph">
                  <wp:posOffset>3609243</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0EA24CCF" w14:textId="186DE29C" w:rsidR="00DC58FB" w:rsidRPr="006A4E81" w:rsidRDefault="00DC58FB" w:rsidP="00DC58FB">
                            <w:pPr>
                              <w:pStyle w:val="Caption"/>
                              <w:jc w:val="center"/>
                            </w:pPr>
                            <w:bookmarkStart w:id="42" w:name="_Toc101998146"/>
                            <w:r>
                              <w:t xml:space="preserve">Gambar </w:t>
                            </w:r>
                            <w:fldSimple w:instr=" SEQ Gambar \* ARABIC ">
                              <w:r w:rsidR="003C4BFF">
                                <w:rPr>
                                  <w:noProof/>
                                </w:rPr>
                                <w:t>8</w:t>
                              </w:r>
                            </w:fldSimple>
                            <w:r>
                              <w:t>. Activity diagram logi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AD193" id="Text Box 37" o:spid="_x0000_s1033" type="#_x0000_t202" style="position:absolute;left:0;text-align:left;margin-left:67.45pt;margin-top:284.2pt;width:244.9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" stroked="f">
                <v:textbox style="mso-fit-shape-to-text:t" inset="0,0,0,0">
                  <w:txbxContent>
                    <w:p w14:paraId="0EA24CCF" w14:textId="186DE29C" w:rsidR="00DC58FB" w:rsidRPr="006A4E81" w:rsidRDefault="00DC58FB" w:rsidP="00DC58FB">
                      <w:pPr>
                        <w:pStyle w:val="Caption"/>
                        <w:jc w:val="center"/>
                      </w:pPr>
                      <w:bookmarkStart w:id="43" w:name="_Toc101998146"/>
                      <w:r>
                        <w:t xml:space="preserve">Gambar </w:t>
                      </w:r>
                      <w:fldSimple w:instr=" SEQ Gambar \* ARABIC ">
                        <w:r w:rsidR="003C4BFF">
                          <w:rPr>
                            <w:noProof/>
                          </w:rPr>
                          <w:t>8</w:t>
                        </w:r>
                      </w:fldSimple>
                      <w:r>
                        <w:t>. Activity diagram login</w:t>
                      </w:r>
                      <w:bookmarkEnd w:id="43"/>
                    </w:p>
                  </w:txbxContent>
                </v:textbox>
                <w10:wrap type="topAndBottom"/>
              </v:shape>
            </w:pict>
          </mc:Fallback>
        </mc:AlternateContent>
      </w:r>
      <w:r>
        <w:rPr>
          <w:noProof/>
        </w:rPr>
        <w:drawing>
          <wp:anchor distT="0" distB="0" distL="114300" distR="114300" simplePos="0" relativeHeight="251821056" behindDoc="0" locked="0" layoutInCell="1" allowOverlap="1" wp14:anchorId="062127F2" wp14:editId="0A1464DD">
            <wp:simplePos x="0" y="0"/>
            <wp:positionH relativeFrom="column">
              <wp:posOffset>860943</wp:posOffset>
            </wp:positionH>
            <wp:positionV relativeFrom="paragraph">
              <wp:posOffset>286923</wp:posOffset>
            </wp:positionV>
            <wp:extent cx="3102801" cy="3240000"/>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0F1C">
        <w:rPr>
          <w:lang w:val="en-US"/>
        </w:rPr>
        <w:t>Activity diagram login</w:t>
      </w:r>
    </w:p>
    <w:p w14:paraId="63DD0451" w14:textId="38BE4721" w:rsidR="00303CF3" w:rsidRDefault="00303CF3" w:rsidP="00303CF3">
      <w:pPr>
        <w:rPr>
          <w:lang w:val="en-US"/>
        </w:rPr>
      </w:pPr>
    </w:p>
    <w:p w14:paraId="459613C6" w14:textId="4869B1CE" w:rsidR="00994C81" w:rsidRDefault="00994C81" w:rsidP="00994C81">
      <w:pPr>
        <w:pStyle w:val="Subtitle"/>
        <w:numPr>
          <w:ilvl w:val="0"/>
          <w:numId w:val="0"/>
        </w:numPr>
        <w:ind w:left="1418"/>
        <w:rPr>
          <w:lang w:val="en-US"/>
        </w:rPr>
      </w:pPr>
    </w:p>
    <w:p w14:paraId="07386EF8" w14:textId="540E7E0E" w:rsidR="00D53B1E" w:rsidRPr="00C6264E" w:rsidRDefault="00994C81" w:rsidP="00D53B1E">
      <w:pPr>
        <w:pStyle w:val="Subtitle"/>
        <w:numPr>
          <w:ilvl w:val="0"/>
          <w:numId w:val="25"/>
        </w:numPr>
        <w:rPr>
          <w:lang w:val="en-US"/>
        </w:rPr>
      </w:pPr>
      <w:r>
        <w:rPr>
          <w:noProof/>
        </w:rPr>
        <w:drawing>
          <wp:anchor distT="0" distB="0" distL="114300" distR="114300" simplePos="0" relativeHeight="251820032" behindDoc="0" locked="0" layoutInCell="1" allowOverlap="1" wp14:anchorId="3CBF11FD" wp14:editId="3FC33819">
            <wp:simplePos x="0" y="0"/>
            <wp:positionH relativeFrom="column">
              <wp:posOffset>1038225</wp:posOffset>
            </wp:positionH>
            <wp:positionV relativeFrom="paragraph">
              <wp:posOffset>281354</wp:posOffset>
            </wp:positionV>
            <wp:extent cx="2782570" cy="2901315"/>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74304" behindDoc="0" locked="0" layoutInCell="1" allowOverlap="1" wp14:anchorId="6398A5DC" wp14:editId="291C4F96">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5AAD40F" w14:textId="300A66AD" w:rsidR="00994C81" w:rsidRPr="00B42342" w:rsidRDefault="00994C81" w:rsidP="00994C81">
                            <w:pPr>
                              <w:pStyle w:val="Caption"/>
                              <w:jc w:val="center"/>
                              <w:rPr>
                                <w:noProof/>
                                <w:spacing w:val="15"/>
                                <w:lang w:val="id-ID"/>
                              </w:rPr>
                            </w:pPr>
                            <w:bookmarkStart w:id="44" w:name="_Toc101998147"/>
                            <w:r>
                              <w:t xml:space="preserve">Gambar </w:t>
                            </w:r>
                            <w:r>
                              <w:fldChar w:fldCharType="begin"/>
                            </w:r>
                            <w:r>
                              <w:instrText xml:space="preserve"> SEQ Gambar \* ARABIC </w:instrText>
                            </w:r>
                            <w:r>
                              <w:fldChar w:fldCharType="separate"/>
                            </w:r>
                            <w:r w:rsidR="003C4BFF">
                              <w:rPr>
                                <w:noProof/>
                              </w:rPr>
                              <w:t>9</w:t>
                            </w:r>
                            <w:r>
                              <w:fldChar w:fldCharType="end"/>
                            </w:r>
                            <w:r>
                              <w:t xml:space="preserve">. Activity diagram </w:t>
                            </w:r>
                            <w:proofErr w:type="spellStart"/>
                            <w:r>
                              <w:t>registrasi</w:t>
                            </w:r>
                            <w:bookmarkEnd w:id="4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8A5DC" id="Text Box 38" o:spid="_x0000_s1034" type="#_x0000_t202" style="position:absolute;left:0;text-align:left;margin-left:89.65pt;margin-top:255.15pt;width:215.2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BPvHMRoCAAA/BAAADgAAAAAAAAAAAAAAAAAuAgAAZHJzL2Uyb0RvYy54bWxQSwEC&#10;LQAUAAYACAAAACEAZ4N/I+EAAAALAQAADwAAAAAAAAAAAAAAAAB0BAAAZHJzL2Rvd25yZXYueG1s&#10;UEsFBgAAAAAEAAQA8wAAAIIFAAAAAA==&#10;" stroked="f">
                <v:textbox style="mso-fit-shape-to-text:t" inset="0,0,0,0">
                  <w:txbxContent>
                    <w:p w14:paraId="45AAD40F" w14:textId="300A66AD" w:rsidR="00994C81" w:rsidRPr="00B42342" w:rsidRDefault="00994C81" w:rsidP="00994C81">
                      <w:pPr>
                        <w:pStyle w:val="Caption"/>
                        <w:jc w:val="center"/>
                        <w:rPr>
                          <w:noProof/>
                          <w:spacing w:val="15"/>
                          <w:lang w:val="id-ID"/>
                        </w:rPr>
                      </w:pPr>
                      <w:bookmarkStart w:id="45" w:name="_Toc101998147"/>
                      <w:r>
                        <w:t xml:space="preserve">Gambar </w:t>
                      </w:r>
                      <w:r>
                        <w:fldChar w:fldCharType="begin"/>
                      </w:r>
                      <w:r>
                        <w:instrText xml:space="preserve"> SEQ Gambar \* ARABIC </w:instrText>
                      </w:r>
                      <w:r>
                        <w:fldChar w:fldCharType="separate"/>
                      </w:r>
                      <w:r w:rsidR="003C4BFF">
                        <w:rPr>
                          <w:noProof/>
                        </w:rPr>
                        <w:t>9</w:t>
                      </w:r>
                      <w:r>
                        <w:fldChar w:fldCharType="end"/>
                      </w:r>
                      <w:r>
                        <w:t xml:space="preserve">. Activity diagram </w:t>
                      </w:r>
                      <w:proofErr w:type="spellStart"/>
                      <w:r>
                        <w:t>registrasi</w:t>
                      </w:r>
                      <w:bookmarkEnd w:id="45"/>
                      <w:proofErr w:type="spellEnd"/>
                    </w:p>
                  </w:txbxContent>
                </v:textbox>
                <w10:wrap type="topAndBottom"/>
              </v:shape>
            </w:pict>
          </mc:Fallback>
        </mc:AlternateContent>
      </w:r>
      <w:r>
        <w:rPr>
          <w:lang w:val="en-US"/>
        </w:rPr>
        <w:t xml:space="preserve">Activity diagram </w:t>
      </w:r>
      <w:proofErr w:type="spellStart"/>
      <w:r>
        <w:rPr>
          <w:lang w:val="en-US"/>
        </w:rPr>
        <w:t>registrasi</w:t>
      </w:r>
      <w:proofErr w:type="spellEnd"/>
    </w:p>
    <w:p w14:paraId="74574AC2" w14:textId="6E5A1AE3" w:rsidR="009A390F" w:rsidRDefault="006D7AB9" w:rsidP="00B5694D">
      <w:pPr>
        <w:pStyle w:val="Subtitle"/>
        <w:numPr>
          <w:ilvl w:val="0"/>
          <w:numId w:val="25"/>
        </w:numPr>
        <w:tabs>
          <w:tab w:val="left" w:pos="3107"/>
        </w:tabs>
        <w:ind w:left="1985" w:hanging="284"/>
        <w:rPr>
          <w:lang w:val="id-ID"/>
        </w:rPr>
        <w:sectPr w:rsidR="009A390F" w:rsidSect="00701D33">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866112" behindDoc="0" locked="0" layoutInCell="1" allowOverlap="1" wp14:anchorId="47F12731" wp14:editId="4E8EB967">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78E47EA9" w14:textId="548B539C" w:rsidR="006D7AB9" w:rsidRPr="00072706" w:rsidRDefault="006D7AB9" w:rsidP="006D7AB9">
                            <w:pPr>
                              <w:pStyle w:val="Caption"/>
                              <w:jc w:val="center"/>
                              <w:rPr>
                                <w:noProof/>
                                <w:spacing w:val="15"/>
                              </w:rPr>
                            </w:pPr>
                            <w:bookmarkStart w:id="46" w:name="_Toc101998148"/>
                            <w:r>
                              <w:t xml:space="preserve">Gambar </w:t>
                            </w:r>
                            <w:fldSimple w:instr=" SEQ Gambar \* ARABIC ">
                              <w:r w:rsidR="003C4BFF">
                                <w:rPr>
                                  <w:noProof/>
                                </w:rPr>
                                <w:t>10</w:t>
                              </w:r>
                            </w:fldSimple>
                            <w:r>
                              <w:rPr>
                                <w:lang w:val="id-ID"/>
                              </w:rPr>
                              <w:t>. Activity diagram reset password</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12731" id="Text Box 192" o:spid="_x0000_s1035" type="#_x0000_t202" style="position:absolute;left:0;text-align:left;margin-left:89.75pt;margin-top:285.75pt;width:219.1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" stroked="f">
                <v:textbox style="mso-fit-shape-to-text:t" inset="0,0,0,0">
                  <w:txbxContent>
                    <w:p w14:paraId="78E47EA9" w14:textId="548B539C" w:rsidR="006D7AB9" w:rsidRPr="00072706" w:rsidRDefault="006D7AB9" w:rsidP="006D7AB9">
                      <w:pPr>
                        <w:pStyle w:val="Caption"/>
                        <w:jc w:val="center"/>
                        <w:rPr>
                          <w:noProof/>
                          <w:spacing w:val="15"/>
                        </w:rPr>
                      </w:pPr>
                      <w:bookmarkStart w:id="47" w:name="_Toc101998148"/>
                      <w:r>
                        <w:t xml:space="preserve">Gambar </w:t>
                      </w:r>
                      <w:fldSimple w:instr=" SEQ Gambar \* ARABIC ">
                        <w:r w:rsidR="003C4BFF">
                          <w:rPr>
                            <w:noProof/>
                          </w:rPr>
                          <w:t>10</w:t>
                        </w:r>
                      </w:fldSimple>
                      <w:r>
                        <w:rPr>
                          <w:lang w:val="id-ID"/>
                        </w:rPr>
                        <w:t>. Activity diagram reset password</w:t>
                      </w:r>
                      <w:bookmarkEnd w:id="47"/>
                    </w:p>
                  </w:txbxContent>
                </v:textbox>
                <w10:wrap type="topAndBottom"/>
              </v:shape>
            </w:pict>
          </mc:Fallback>
        </mc:AlternateContent>
      </w:r>
      <w:r w:rsidR="009E619D">
        <w:rPr>
          <w:rStyle w:val="SubtleEmphasis"/>
          <w:i w:val="0"/>
          <w:iCs w:val="0"/>
          <w:noProof/>
          <w:color w:val="000000" w:themeColor="text1"/>
        </w:rPr>
        <w:drawing>
          <wp:anchor distT="0" distB="0" distL="114300" distR="114300" simplePos="0" relativeHeight="251825152" behindDoc="0" locked="0" layoutInCell="1" allowOverlap="1" wp14:anchorId="2A8F6AAF" wp14:editId="261C2444">
            <wp:simplePos x="0" y="0"/>
            <wp:positionH relativeFrom="column">
              <wp:posOffset>1140314</wp:posOffset>
            </wp:positionH>
            <wp:positionV relativeFrom="paragraph">
              <wp:posOffset>219075</wp:posOffset>
            </wp:positionV>
            <wp:extent cx="2782570" cy="33528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390F">
        <w:rPr>
          <w:lang w:val="id-ID"/>
        </w:rPr>
        <w:t xml:space="preserve">Activity reset password </w:t>
      </w:r>
    </w:p>
    <w:p w14:paraId="5B77E20B" w14:textId="268BDB8A" w:rsidR="00805D7F" w:rsidRPr="00721AF8" w:rsidRDefault="001878E2" w:rsidP="00A227F8">
      <w:pPr>
        <w:pStyle w:val="Subtitle"/>
        <w:numPr>
          <w:ilvl w:val="0"/>
          <w:numId w:val="25"/>
        </w:numPr>
        <w:ind w:left="1985"/>
        <w:rPr>
          <w:rStyle w:val="SubtleEmphasis"/>
          <w:i w:val="0"/>
          <w:iCs w:val="0"/>
          <w:color w:val="000000" w:themeColor="text1"/>
        </w:rPr>
        <w:sectPr w:rsidR="00805D7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822080" behindDoc="0" locked="0" layoutInCell="1" allowOverlap="1" wp14:anchorId="262EBFA9" wp14:editId="5480D414">
            <wp:simplePos x="0" y="0"/>
            <wp:positionH relativeFrom="column">
              <wp:posOffset>1210945</wp:posOffset>
            </wp:positionH>
            <wp:positionV relativeFrom="paragraph">
              <wp:posOffset>304108</wp:posOffset>
            </wp:positionV>
            <wp:extent cx="2454489" cy="6912000"/>
            <wp:effectExtent l="0" t="0" r="3175"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127C" w:rsidRPr="00721AF8">
        <w:rPr>
          <w:noProof/>
        </w:rPr>
        <mc:AlternateContent>
          <mc:Choice Requires="wps">
            <w:drawing>
              <wp:anchor distT="0" distB="0" distL="114300" distR="114300" simplePos="0" relativeHeight="251824128" behindDoc="0" locked="0" layoutInCell="1" allowOverlap="1" wp14:anchorId="3A8DC8FD" wp14:editId="727DA35E">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25B065A6" w14:textId="138B4A6C" w:rsidR="00AA6B0A" w:rsidRPr="00D01BD7" w:rsidRDefault="00AA6B0A" w:rsidP="00AA6B0A">
                            <w:pPr>
                              <w:pStyle w:val="Caption"/>
                              <w:jc w:val="center"/>
                              <w:rPr>
                                <w:noProof/>
                                <w:spacing w:val="15"/>
                                <w:lang w:val="id-ID"/>
                              </w:rPr>
                            </w:pPr>
                            <w:bookmarkStart w:id="48" w:name="_Toc101998149"/>
                            <w:r>
                              <w:t xml:space="preserve">Gambar </w:t>
                            </w:r>
                            <w:fldSimple w:instr=" SEQ Gambar \* ARABIC ">
                              <w:r w:rsidR="003C4BFF">
                                <w:rPr>
                                  <w:noProof/>
                                </w:rPr>
                                <w:t>11</w:t>
                              </w:r>
                            </w:fldSimple>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4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8DC8FD" id="Text Box 48" o:spid="_x0000_s1036" type="#_x0000_t202" style="position:absolute;left:0;text-align:left;margin-left:67.9pt;margin-top:574.6pt;width:228pt;height:.05pt;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THJvoRkCAABABAAADgAAAAAAAAAAAAAAAAAuAgAAZHJzL2Uyb0RvYy54bWxQSwEC&#10;LQAUAAYACAAAACEA6D4yguIAAAANAQAADwAAAAAAAAAAAAAAAABzBAAAZHJzL2Rvd25yZXYueG1s&#10;UEsFBgAAAAAEAAQA8wAAAIIFAAAAAA==&#10;" stroked="f">
                <v:textbox style="mso-fit-shape-to-text:t" inset="0,0,0,0">
                  <w:txbxContent>
                    <w:p w14:paraId="25B065A6" w14:textId="138B4A6C" w:rsidR="00AA6B0A" w:rsidRPr="00D01BD7" w:rsidRDefault="00AA6B0A" w:rsidP="00AA6B0A">
                      <w:pPr>
                        <w:pStyle w:val="Caption"/>
                        <w:jc w:val="center"/>
                        <w:rPr>
                          <w:noProof/>
                          <w:spacing w:val="15"/>
                          <w:lang w:val="id-ID"/>
                        </w:rPr>
                      </w:pPr>
                      <w:bookmarkStart w:id="49" w:name="_Toc101998149"/>
                      <w:r>
                        <w:t xml:space="preserve">Gambar </w:t>
                      </w:r>
                      <w:fldSimple w:instr=" SEQ Gambar \* ARABIC ">
                        <w:r w:rsidR="003C4BFF">
                          <w:rPr>
                            <w:noProof/>
                          </w:rPr>
                          <w:t>11</w:t>
                        </w:r>
                      </w:fldSimple>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49"/>
                      <w:proofErr w:type="spellEnd"/>
                    </w:p>
                  </w:txbxContent>
                </v:textbox>
                <w10:wrap type="topAndBottom"/>
              </v:shape>
            </w:pict>
          </mc:Fallback>
        </mc:AlternateContent>
      </w:r>
      <w:r w:rsidR="00805D7F" w:rsidRPr="00721AF8">
        <w:rPr>
          <w:rStyle w:val="SubtleEmphasis"/>
          <w:i w:val="0"/>
          <w:iCs w:val="0"/>
          <w:color w:val="000000" w:themeColor="text1"/>
        </w:rPr>
        <w:t xml:space="preserve">activity </w:t>
      </w:r>
      <w:proofErr w:type="spellStart"/>
      <w:r w:rsidR="00805D7F" w:rsidRPr="00721AF8">
        <w:rPr>
          <w:rStyle w:val="SubtleEmphasis"/>
          <w:i w:val="0"/>
          <w:iCs w:val="0"/>
          <w:color w:val="000000" w:themeColor="text1"/>
        </w:rPr>
        <w:t>presens</w:t>
      </w:r>
      <w:r w:rsidR="008F2C17">
        <w:rPr>
          <w:rStyle w:val="SubtleEmphasis"/>
          <w:i w:val="0"/>
          <w:iCs w:val="0"/>
          <w:color w:val="000000" w:themeColor="text1"/>
        </w:rPr>
        <w:t>i</w:t>
      </w:r>
      <w:proofErr w:type="spellEnd"/>
    </w:p>
    <w:p w14:paraId="01C512E5" w14:textId="7B0701B4" w:rsidR="008F2C17" w:rsidRDefault="00ED461C" w:rsidP="008F2C17">
      <w:pPr>
        <w:pStyle w:val="Subtitle"/>
        <w:numPr>
          <w:ilvl w:val="0"/>
          <w:numId w:val="25"/>
        </w:numPr>
        <w:rPr>
          <w:lang w:val="en-US"/>
        </w:rPr>
      </w:pPr>
      <w:r>
        <w:rPr>
          <w:noProof/>
          <w:lang w:val="en-US"/>
        </w:rPr>
        <w:lastRenderedPageBreak/>
        <w:drawing>
          <wp:anchor distT="0" distB="0" distL="114300" distR="114300" simplePos="0" relativeHeight="251826176" behindDoc="0" locked="0" layoutInCell="1" allowOverlap="1" wp14:anchorId="7FE97FE1" wp14:editId="36610E26">
            <wp:simplePos x="0" y="0"/>
            <wp:positionH relativeFrom="column">
              <wp:posOffset>426720</wp:posOffset>
            </wp:positionH>
            <wp:positionV relativeFrom="paragraph">
              <wp:posOffset>259080</wp:posOffset>
            </wp:positionV>
            <wp:extent cx="3223202" cy="324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23202"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2C17">
        <w:rPr>
          <w:noProof/>
        </w:rPr>
        <mc:AlternateContent>
          <mc:Choice Requires="wps">
            <w:drawing>
              <wp:anchor distT="0" distB="0" distL="114300" distR="114300" simplePos="0" relativeHeight="251828224" behindDoc="0" locked="0" layoutInCell="1" allowOverlap="1" wp14:anchorId="600728AE" wp14:editId="382687ED">
                <wp:simplePos x="0" y="0"/>
                <wp:positionH relativeFrom="column">
                  <wp:posOffset>42672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39741349" w14:textId="1F8C83F8" w:rsidR="008F2C17" w:rsidRPr="008851C8" w:rsidRDefault="008F2C17" w:rsidP="008F2C17">
                            <w:pPr>
                              <w:pStyle w:val="Caption"/>
                              <w:jc w:val="center"/>
                              <w:rPr>
                                <w:noProof/>
                                <w:spacing w:val="15"/>
                                <w:lang w:val="en-US"/>
                              </w:rPr>
                            </w:pPr>
                            <w:bookmarkStart w:id="50" w:name="_Toc101998150"/>
                            <w:r>
                              <w:t xml:space="preserve">Gambar </w:t>
                            </w:r>
                            <w:fldSimple w:instr=" SEQ Gambar \* ARABIC ">
                              <w:r w:rsidR="003C4BFF">
                                <w:rPr>
                                  <w:noProof/>
                                </w:rPr>
                                <w:t>12</w:t>
                              </w:r>
                            </w:fldSimple>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5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728AE" id="Text Box 4" o:spid="_x0000_s1037" type="#_x0000_t202" style="position:absolute;left:0;text-align:left;margin-left:33.6pt;margin-top:280pt;width:253.75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HlGQ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" stroked="f">
                <v:textbox style="mso-fit-shape-to-text:t" inset="0,0,0,0">
                  <w:txbxContent>
                    <w:p w14:paraId="39741349" w14:textId="1F8C83F8" w:rsidR="008F2C17" w:rsidRPr="008851C8" w:rsidRDefault="008F2C17" w:rsidP="008F2C17">
                      <w:pPr>
                        <w:pStyle w:val="Caption"/>
                        <w:jc w:val="center"/>
                        <w:rPr>
                          <w:noProof/>
                          <w:spacing w:val="15"/>
                          <w:lang w:val="en-US"/>
                        </w:rPr>
                      </w:pPr>
                      <w:bookmarkStart w:id="51" w:name="_Toc101998150"/>
                      <w:r>
                        <w:t xml:space="preserve">Gambar </w:t>
                      </w:r>
                      <w:fldSimple w:instr=" SEQ Gambar \* ARABIC ">
                        <w:r w:rsidR="003C4BFF">
                          <w:rPr>
                            <w:noProof/>
                          </w:rPr>
                          <w:t>12</w:t>
                        </w:r>
                      </w:fldSimple>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51"/>
                      <w:proofErr w:type="spellEnd"/>
                    </w:p>
                  </w:txbxContent>
                </v:textbox>
                <w10:wrap type="topAndBottom"/>
              </v:shape>
            </w:pict>
          </mc:Fallback>
        </mc:AlternateContent>
      </w:r>
      <w:r w:rsidR="008F2C17">
        <w:rPr>
          <w:lang w:val="en-US"/>
        </w:rPr>
        <w:t>Activity history</w:t>
      </w:r>
    </w:p>
    <w:p w14:paraId="461744F3" w14:textId="5D304454" w:rsidR="00381577" w:rsidRPr="00381577" w:rsidRDefault="00381577" w:rsidP="00381577">
      <w:pPr>
        <w:rPr>
          <w:lang w:val="en-US"/>
        </w:rPr>
      </w:pPr>
    </w:p>
    <w:p w14:paraId="3ED1C03A" w14:textId="0BB6EE87" w:rsidR="00381577" w:rsidRPr="00381577" w:rsidRDefault="00AF1B72" w:rsidP="00381577">
      <w:pPr>
        <w:pStyle w:val="Subtitle"/>
        <w:numPr>
          <w:ilvl w:val="0"/>
          <w:numId w:val="25"/>
        </w:numPr>
        <w:rPr>
          <w:lang w:val="en-US"/>
        </w:rPr>
      </w:pPr>
      <w:r>
        <w:rPr>
          <w:noProof/>
          <w:lang w:val="en-US"/>
        </w:rPr>
        <w:drawing>
          <wp:anchor distT="0" distB="0" distL="114300" distR="114300" simplePos="0" relativeHeight="251829248" behindDoc="0" locked="0" layoutInCell="1" allowOverlap="1" wp14:anchorId="528E2447" wp14:editId="70D582CD">
            <wp:simplePos x="0" y="0"/>
            <wp:positionH relativeFrom="column">
              <wp:posOffset>494454</wp:posOffset>
            </wp:positionH>
            <wp:positionV relativeFrom="paragraph">
              <wp:posOffset>313690</wp:posOffset>
            </wp:positionV>
            <wp:extent cx="3222625" cy="30130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0AFA">
        <w:rPr>
          <w:noProof/>
        </w:rPr>
        <mc:AlternateContent>
          <mc:Choice Requires="wps">
            <w:drawing>
              <wp:anchor distT="0" distB="0" distL="114300" distR="114300" simplePos="0" relativeHeight="251831296" behindDoc="0" locked="0" layoutInCell="1" allowOverlap="1" wp14:anchorId="79768B2C" wp14:editId="11B06742">
                <wp:simplePos x="0" y="0"/>
                <wp:positionH relativeFrom="column">
                  <wp:posOffset>42672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E45EC06" w14:textId="3592EDC5" w:rsidR="00660AFA" w:rsidRPr="00AD22C3" w:rsidRDefault="00660AFA" w:rsidP="00B224A3">
                            <w:pPr>
                              <w:pStyle w:val="Caption"/>
                              <w:jc w:val="center"/>
                              <w:rPr>
                                <w:noProof/>
                                <w:spacing w:val="15"/>
                                <w:lang w:val="en-US"/>
                              </w:rPr>
                            </w:pPr>
                            <w:bookmarkStart w:id="52" w:name="_Toc101998151"/>
                            <w:r>
                              <w:t xml:space="preserve">Gambar </w:t>
                            </w:r>
                            <w:fldSimple w:instr=" SEQ Gambar \* ARABIC ">
                              <w:r w:rsidR="003C4BFF">
                                <w:rPr>
                                  <w:noProof/>
                                </w:rPr>
                                <w:t>13</w:t>
                              </w:r>
                            </w:fldSimple>
                            <w:r>
                              <w:t xml:space="preserve">. Activity diagram menu profile </w:t>
                            </w:r>
                            <w:proofErr w:type="spellStart"/>
                            <w:r>
                              <w:t>aplikasi</w:t>
                            </w:r>
                            <w:bookmarkEnd w:id="5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768B2C" id="Text Box 8" o:spid="_x0000_s1038" type="#_x0000_t202" style="position:absolute;left:0;text-align:left;margin-left:33.6pt;margin-top:266.45pt;width:253.7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" stroked="f">
                <v:textbox style="mso-fit-shape-to-text:t" inset="0,0,0,0">
                  <w:txbxContent>
                    <w:p w14:paraId="2E45EC06" w14:textId="3592EDC5" w:rsidR="00660AFA" w:rsidRPr="00AD22C3" w:rsidRDefault="00660AFA" w:rsidP="00B224A3">
                      <w:pPr>
                        <w:pStyle w:val="Caption"/>
                        <w:jc w:val="center"/>
                        <w:rPr>
                          <w:noProof/>
                          <w:spacing w:val="15"/>
                          <w:lang w:val="en-US"/>
                        </w:rPr>
                      </w:pPr>
                      <w:bookmarkStart w:id="53" w:name="_Toc101998151"/>
                      <w:r>
                        <w:t xml:space="preserve">Gambar </w:t>
                      </w:r>
                      <w:fldSimple w:instr=" SEQ Gambar \* ARABIC ">
                        <w:r w:rsidR="003C4BFF">
                          <w:rPr>
                            <w:noProof/>
                          </w:rPr>
                          <w:t>13</w:t>
                        </w:r>
                      </w:fldSimple>
                      <w:r>
                        <w:t xml:space="preserve">. Activity diagram menu profile </w:t>
                      </w:r>
                      <w:proofErr w:type="spellStart"/>
                      <w:r>
                        <w:t>aplikasi</w:t>
                      </w:r>
                      <w:bookmarkEnd w:id="53"/>
                      <w:proofErr w:type="spellEnd"/>
                    </w:p>
                  </w:txbxContent>
                </v:textbox>
                <w10:wrap type="topAndBottom"/>
              </v:shape>
            </w:pict>
          </mc:Fallback>
        </mc:AlternateContent>
      </w:r>
      <w:r w:rsidR="00381577">
        <w:rPr>
          <w:lang w:val="en-US"/>
        </w:rPr>
        <w:t xml:space="preserve">Activity profile </w:t>
      </w:r>
      <w:proofErr w:type="spellStart"/>
      <w:r w:rsidR="00381577">
        <w:rPr>
          <w:lang w:val="en-US"/>
        </w:rPr>
        <w:t>aplikasi</w:t>
      </w:r>
      <w:proofErr w:type="spellEnd"/>
    </w:p>
    <w:p w14:paraId="13C0495E" w14:textId="6AB29249" w:rsidR="00381577" w:rsidRPr="00381577" w:rsidRDefault="007454A0" w:rsidP="000F2CB5">
      <w:pPr>
        <w:pStyle w:val="Subtitle"/>
        <w:numPr>
          <w:ilvl w:val="0"/>
          <w:numId w:val="25"/>
        </w:numPr>
        <w:rPr>
          <w:lang w:val="en-US"/>
        </w:rPr>
      </w:pPr>
      <w:r>
        <w:rPr>
          <w:noProof/>
          <w:lang w:val="en-US"/>
        </w:rPr>
        <w:lastRenderedPageBreak/>
        <w:drawing>
          <wp:anchor distT="0" distB="0" distL="114300" distR="114300" simplePos="0" relativeHeight="251832320" behindDoc="0" locked="0" layoutInCell="1" allowOverlap="1" wp14:anchorId="6D3A399D" wp14:editId="7221788C">
            <wp:simplePos x="0" y="0"/>
            <wp:positionH relativeFrom="column">
              <wp:posOffset>370205</wp:posOffset>
            </wp:positionH>
            <wp:positionV relativeFrom="paragraph">
              <wp:posOffset>254195</wp:posOffset>
            </wp:positionV>
            <wp:extent cx="3638550" cy="683958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2CB5">
        <w:rPr>
          <w:lang w:val="en-US"/>
        </w:rPr>
        <w:t xml:space="preserve">Activity update </w:t>
      </w:r>
      <w:proofErr w:type="spellStart"/>
      <w:r w:rsidR="000F2CB5">
        <w:rPr>
          <w:lang w:val="en-US"/>
        </w:rPr>
        <w:t>foto</w:t>
      </w:r>
      <w:proofErr w:type="spellEnd"/>
      <w:r w:rsidR="000F2CB5">
        <w:rPr>
          <w:lang w:val="en-US"/>
        </w:rPr>
        <w:t xml:space="preserve"> profile</w:t>
      </w:r>
    </w:p>
    <w:p w14:paraId="5FF27AFF" w14:textId="415EAD17" w:rsidR="00381577" w:rsidRPr="00381577" w:rsidRDefault="00F51104" w:rsidP="00381577">
      <w:pPr>
        <w:rPr>
          <w:lang w:val="en-US"/>
        </w:rPr>
      </w:pPr>
      <w:r>
        <w:rPr>
          <w:noProof/>
        </w:rPr>
        <mc:AlternateContent>
          <mc:Choice Requires="wps">
            <w:drawing>
              <wp:anchor distT="0" distB="0" distL="114300" distR="114300" simplePos="0" relativeHeight="251834368" behindDoc="0" locked="0" layoutInCell="1" allowOverlap="1" wp14:anchorId="69F8068E" wp14:editId="6DEB3D19">
                <wp:simplePos x="0" y="0"/>
                <wp:positionH relativeFrom="column">
                  <wp:posOffset>370205</wp:posOffset>
                </wp:positionH>
                <wp:positionV relativeFrom="paragraph">
                  <wp:posOffset>6973668</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E106739" w14:textId="056E2EBE" w:rsidR="009E4452" w:rsidRPr="00007538" w:rsidRDefault="009E4452" w:rsidP="00E02EBC">
                            <w:pPr>
                              <w:pStyle w:val="Caption"/>
                              <w:jc w:val="center"/>
                              <w:rPr>
                                <w:noProof/>
                                <w:spacing w:val="15"/>
                                <w:lang w:val="en-US"/>
                              </w:rPr>
                            </w:pPr>
                            <w:bookmarkStart w:id="54" w:name="_Toc101998152"/>
                            <w:r>
                              <w:t xml:space="preserve">Gambar </w:t>
                            </w:r>
                            <w:fldSimple w:instr=" SEQ Gambar \* ARABIC ">
                              <w:r w:rsidR="003C4BFF">
                                <w:rPr>
                                  <w:noProof/>
                                </w:rPr>
                                <w:t>14</w:t>
                              </w:r>
                            </w:fldSimple>
                            <w:r>
                              <w:t xml:space="preserve">. Activity update </w:t>
                            </w:r>
                            <w:proofErr w:type="spellStart"/>
                            <w:r>
                              <w:t>foto</w:t>
                            </w:r>
                            <w:proofErr w:type="spellEnd"/>
                            <w:r>
                              <w:t xml:space="preserve"> profile</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F8068E" id="Text Box 19" o:spid="_x0000_s1039" type="#_x0000_t202" style="position:absolute;margin-left:29.15pt;margin-top:549.1pt;width:286.5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" stroked="f">
                <v:textbox style="mso-fit-shape-to-text:t" inset="0,0,0,0">
                  <w:txbxContent>
                    <w:p w14:paraId="3E106739" w14:textId="056E2EBE" w:rsidR="009E4452" w:rsidRPr="00007538" w:rsidRDefault="009E4452" w:rsidP="00E02EBC">
                      <w:pPr>
                        <w:pStyle w:val="Caption"/>
                        <w:jc w:val="center"/>
                        <w:rPr>
                          <w:noProof/>
                          <w:spacing w:val="15"/>
                          <w:lang w:val="en-US"/>
                        </w:rPr>
                      </w:pPr>
                      <w:bookmarkStart w:id="55" w:name="_Toc101998152"/>
                      <w:r>
                        <w:t xml:space="preserve">Gambar </w:t>
                      </w:r>
                      <w:fldSimple w:instr=" SEQ Gambar \* ARABIC ">
                        <w:r w:rsidR="003C4BFF">
                          <w:rPr>
                            <w:noProof/>
                          </w:rPr>
                          <w:t>14</w:t>
                        </w:r>
                      </w:fldSimple>
                      <w:r>
                        <w:t xml:space="preserve">. Activity update </w:t>
                      </w:r>
                      <w:proofErr w:type="spellStart"/>
                      <w:r>
                        <w:t>foto</w:t>
                      </w:r>
                      <w:proofErr w:type="spellEnd"/>
                      <w:r>
                        <w:t xml:space="preserve"> profile</w:t>
                      </w:r>
                      <w:bookmarkEnd w:id="55"/>
                    </w:p>
                  </w:txbxContent>
                </v:textbox>
                <w10:wrap type="topAndBottom"/>
              </v:shape>
            </w:pict>
          </mc:Fallback>
        </mc:AlternateContent>
      </w:r>
    </w:p>
    <w:p w14:paraId="74E0C18D" w14:textId="0F8B3666" w:rsidR="00381577" w:rsidRPr="00381577" w:rsidRDefault="00381577" w:rsidP="00381577">
      <w:pPr>
        <w:rPr>
          <w:lang w:val="en-US"/>
        </w:rPr>
      </w:pPr>
    </w:p>
    <w:p w14:paraId="5A737EFF" w14:textId="0B72BEB0" w:rsidR="00381577" w:rsidRPr="008D2E77" w:rsidRDefault="001878E2"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837440" behindDoc="0" locked="0" layoutInCell="1" allowOverlap="1" wp14:anchorId="5F62CA03" wp14:editId="594C5AC7">
                <wp:simplePos x="0" y="0"/>
                <wp:positionH relativeFrom="column">
                  <wp:posOffset>836295</wp:posOffset>
                </wp:positionH>
                <wp:positionV relativeFrom="paragraph">
                  <wp:posOffset>7866429</wp:posOffset>
                </wp:positionV>
                <wp:extent cx="338391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3383915" cy="635"/>
                        </a:xfrm>
                        <a:prstGeom prst="rect">
                          <a:avLst/>
                        </a:prstGeom>
                        <a:solidFill>
                          <a:prstClr val="white"/>
                        </a:solidFill>
                        <a:ln>
                          <a:noFill/>
                        </a:ln>
                      </wps:spPr>
                      <wps:txbx>
                        <w:txbxContent>
                          <w:p w14:paraId="0B4F5A21" w14:textId="1A252E8E" w:rsidR="00483198" w:rsidRPr="00FD45E6" w:rsidRDefault="00483198" w:rsidP="00483198">
                            <w:pPr>
                              <w:pStyle w:val="Caption"/>
                              <w:jc w:val="center"/>
                              <w:rPr>
                                <w:noProof/>
                                <w:spacing w:val="15"/>
                                <w:lang w:val="en-US"/>
                              </w:rPr>
                            </w:pPr>
                            <w:bookmarkStart w:id="56" w:name="_Toc101998153"/>
                            <w:r>
                              <w:t xml:space="preserve">Gambar </w:t>
                            </w:r>
                            <w:fldSimple w:instr=" SEQ Gambar \* ARABIC ">
                              <w:r w:rsidR="003C4BFF">
                                <w:rPr>
                                  <w:noProof/>
                                </w:rPr>
                                <w:t>15</w:t>
                              </w:r>
                            </w:fldSimple>
                            <w:r>
                              <w:t>. Activity diagram update usernam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62CA03" id="Text Box 22" o:spid="_x0000_s1040" type="#_x0000_t202" style="position:absolute;left:0;text-align:left;margin-left:65.85pt;margin-top:619.4pt;width:266.4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mJVGwIAAEAEAAAOAAAAZHJzL2Uyb0RvYy54bWysU8Fu2zAMvQ/YPwi6L06atei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" stroked="f">
                <v:textbox style="mso-fit-shape-to-text:t" inset="0,0,0,0">
                  <w:txbxContent>
                    <w:p w14:paraId="0B4F5A21" w14:textId="1A252E8E" w:rsidR="00483198" w:rsidRPr="00FD45E6" w:rsidRDefault="00483198" w:rsidP="00483198">
                      <w:pPr>
                        <w:pStyle w:val="Caption"/>
                        <w:jc w:val="center"/>
                        <w:rPr>
                          <w:noProof/>
                          <w:spacing w:val="15"/>
                          <w:lang w:val="en-US"/>
                        </w:rPr>
                      </w:pPr>
                      <w:bookmarkStart w:id="57" w:name="_Toc101998153"/>
                      <w:r>
                        <w:t xml:space="preserve">Gambar </w:t>
                      </w:r>
                      <w:fldSimple w:instr=" SEQ Gambar \* ARABIC ">
                        <w:r w:rsidR="003C4BFF">
                          <w:rPr>
                            <w:noProof/>
                          </w:rPr>
                          <w:t>15</w:t>
                        </w:r>
                      </w:fldSimple>
                      <w:r>
                        <w:t>. Activity diagram update username</w:t>
                      </w:r>
                      <w:bookmarkEnd w:id="57"/>
                    </w:p>
                  </w:txbxContent>
                </v:textbox>
                <w10:wrap type="topAndBottom"/>
              </v:shape>
            </w:pict>
          </mc:Fallback>
        </mc:AlternateContent>
      </w:r>
      <w:r>
        <w:rPr>
          <w:noProof/>
          <w:lang w:val="en-US"/>
        </w:rPr>
        <w:drawing>
          <wp:anchor distT="0" distB="0" distL="114300" distR="114300" simplePos="0" relativeHeight="251835392" behindDoc="0" locked="0" layoutInCell="1" allowOverlap="1" wp14:anchorId="2349A7B9" wp14:editId="5F37D26A">
            <wp:simplePos x="0" y="0"/>
            <wp:positionH relativeFrom="column">
              <wp:posOffset>810260</wp:posOffset>
            </wp:positionH>
            <wp:positionV relativeFrom="paragraph">
              <wp:posOffset>288925</wp:posOffset>
            </wp:positionV>
            <wp:extent cx="3534410" cy="7578725"/>
            <wp:effectExtent l="0" t="0" r="8890" b="317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534410" cy="757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1AA4">
        <w:rPr>
          <w:lang w:val="en-US"/>
        </w:rPr>
        <w:t>Activity update username</w:t>
      </w:r>
    </w:p>
    <w:p w14:paraId="6703C529" w14:textId="037542D3" w:rsidR="00843D1F" w:rsidRDefault="001878E2"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843584" behindDoc="0" locked="0" layoutInCell="1" allowOverlap="1" wp14:anchorId="1B77A30E" wp14:editId="640E6758">
                <wp:simplePos x="0" y="0"/>
                <wp:positionH relativeFrom="column">
                  <wp:posOffset>696595</wp:posOffset>
                </wp:positionH>
                <wp:positionV relativeFrom="paragraph">
                  <wp:posOffset>6602535</wp:posOffset>
                </wp:positionV>
                <wp:extent cx="338455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741E9B0" w14:textId="6AF453D8" w:rsidR="005C5E8B" w:rsidRPr="008D5189" w:rsidRDefault="005C5E8B" w:rsidP="005C5E8B">
                            <w:pPr>
                              <w:pStyle w:val="Caption"/>
                              <w:jc w:val="center"/>
                              <w:rPr>
                                <w:noProof/>
                                <w:spacing w:val="15"/>
                                <w:lang w:val="en-US"/>
                              </w:rPr>
                            </w:pPr>
                            <w:bookmarkStart w:id="58" w:name="_Toc101998154"/>
                            <w:r>
                              <w:t xml:space="preserve">Gambar </w:t>
                            </w:r>
                            <w:fldSimple w:instr=" SEQ Gambar \* ARABIC ">
                              <w:r w:rsidR="003C4BFF">
                                <w:rPr>
                                  <w:noProof/>
                                </w:rPr>
                                <w:t>16</w:t>
                              </w:r>
                            </w:fldSimple>
                            <w:r>
                              <w:rPr>
                                <w:lang w:val="id-ID"/>
                              </w:rPr>
                              <w:t>. Activity diagram ganti emai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7A30E" id="Text Box 47" o:spid="_x0000_s1041" type="#_x0000_t202" style="position:absolute;left:0;text-align:left;margin-left:54.85pt;margin-top:519.9pt;width:266.5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" stroked="f">
                <v:textbox style="mso-fit-shape-to-text:t" inset="0,0,0,0">
                  <w:txbxContent>
                    <w:p w14:paraId="2741E9B0" w14:textId="6AF453D8" w:rsidR="005C5E8B" w:rsidRPr="008D5189" w:rsidRDefault="005C5E8B" w:rsidP="005C5E8B">
                      <w:pPr>
                        <w:pStyle w:val="Caption"/>
                        <w:jc w:val="center"/>
                        <w:rPr>
                          <w:noProof/>
                          <w:spacing w:val="15"/>
                          <w:lang w:val="en-US"/>
                        </w:rPr>
                      </w:pPr>
                      <w:bookmarkStart w:id="59" w:name="_Toc101998154"/>
                      <w:r>
                        <w:t xml:space="preserve">Gambar </w:t>
                      </w:r>
                      <w:fldSimple w:instr=" SEQ Gambar \* ARABIC ">
                        <w:r w:rsidR="003C4BFF">
                          <w:rPr>
                            <w:noProof/>
                          </w:rPr>
                          <w:t>16</w:t>
                        </w:r>
                      </w:fldSimple>
                      <w:r>
                        <w:rPr>
                          <w:lang w:val="id-ID"/>
                        </w:rPr>
                        <w:t>. Activity diagram ganti email</w:t>
                      </w:r>
                      <w:bookmarkEnd w:id="59"/>
                    </w:p>
                  </w:txbxContent>
                </v:textbox>
                <w10:wrap type="topAndBottom"/>
              </v:shape>
            </w:pict>
          </mc:Fallback>
        </mc:AlternateContent>
      </w:r>
      <w:r>
        <w:rPr>
          <w:noProof/>
          <w:lang w:val="en-US"/>
        </w:rPr>
        <w:drawing>
          <wp:anchor distT="0" distB="0" distL="114300" distR="114300" simplePos="0" relativeHeight="251864064" behindDoc="0" locked="0" layoutInCell="1" allowOverlap="1" wp14:anchorId="27FC912B" wp14:editId="18A5B10A">
            <wp:simplePos x="0" y="0"/>
            <wp:positionH relativeFrom="column">
              <wp:posOffset>697523</wp:posOffset>
            </wp:positionH>
            <wp:positionV relativeFrom="paragraph">
              <wp:posOffset>301870</wp:posOffset>
            </wp:positionV>
            <wp:extent cx="3115945" cy="6203950"/>
            <wp:effectExtent l="0" t="0" r="8255" b="635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15945" cy="6203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5DF5">
        <w:rPr>
          <w:lang w:val="en-US"/>
        </w:rPr>
        <w:t xml:space="preserve">Activity </w:t>
      </w:r>
      <w:proofErr w:type="spellStart"/>
      <w:r w:rsidR="007D0185">
        <w:rPr>
          <w:lang w:val="en-US"/>
        </w:rPr>
        <w:t>ganti</w:t>
      </w:r>
      <w:proofErr w:type="spellEnd"/>
      <w:r w:rsidR="00ED5DF5">
        <w:rPr>
          <w:lang w:val="en-US"/>
        </w:rPr>
        <w:t xml:space="preserve"> email</w:t>
      </w:r>
    </w:p>
    <w:p w14:paraId="688BAC92" w14:textId="20FA0B6B" w:rsidR="007454A0" w:rsidRDefault="007454A0" w:rsidP="007454A0">
      <w:pPr>
        <w:rPr>
          <w:lang w:val="en-US"/>
        </w:rPr>
      </w:pPr>
    </w:p>
    <w:p w14:paraId="5E8EE477" w14:textId="65FB0BA3" w:rsidR="007454A0" w:rsidRPr="007454A0" w:rsidRDefault="007454A0" w:rsidP="007454A0">
      <w:pPr>
        <w:rPr>
          <w:lang w:val="en-US"/>
        </w:rPr>
        <w:sectPr w:rsidR="007454A0" w:rsidRPr="007454A0" w:rsidSect="00C45DB8">
          <w:pgSz w:w="11906" w:h="16838" w:code="9"/>
          <w:pgMar w:top="2268" w:right="1701" w:bottom="1701" w:left="2268" w:header="706" w:footer="706" w:gutter="0"/>
          <w:paperSrc w:first="7"/>
          <w:cols w:space="708"/>
          <w:titlePg/>
          <w:docGrid w:linePitch="360"/>
        </w:sectPr>
      </w:pPr>
    </w:p>
    <w:p w14:paraId="5D63DA64" w14:textId="409F4D8C" w:rsidR="00843D1F" w:rsidRDefault="00D33975" w:rsidP="00B0731E">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845632" behindDoc="0" locked="0" layoutInCell="1" allowOverlap="1" wp14:anchorId="1155E843" wp14:editId="4638305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F0D3D36" w14:textId="0F284FBF" w:rsidR="00D33975" w:rsidRPr="00401D2C" w:rsidRDefault="00D33975" w:rsidP="00D33975">
                            <w:pPr>
                              <w:pStyle w:val="Caption"/>
                              <w:jc w:val="center"/>
                              <w:rPr>
                                <w:noProof/>
                                <w:spacing w:val="15"/>
                                <w:lang w:val="id-ID"/>
                              </w:rPr>
                            </w:pPr>
                            <w:bookmarkStart w:id="60" w:name="_Toc101998155"/>
                            <w:r>
                              <w:t xml:space="preserve">Gambar </w:t>
                            </w:r>
                            <w:fldSimple w:instr=" SEQ Gambar \* ARABIC ">
                              <w:r w:rsidR="003C4BFF">
                                <w:rPr>
                                  <w:noProof/>
                                </w:rPr>
                                <w:t>17</w:t>
                              </w:r>
                            </w:fldSimple>
                            <w:r>
                              <w:rPr>
                                <w:lang w:val="id-ID"/>
                              </w:rPr>
                              <w:t>. Activity diagram verifikasi emai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55E843" id="Text Box 50" o:spid="_x0000_s1042" type="#_x0000_t202" style="position:absolute;left:0;text-align:left;margin-left:84.1pt;margin-top:277.65pt;width:246.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" stroked="f">
                <v:textbox style="mso-fit-shape-to-text:t" inset="0,0,0,0">
                  <w:txbxContent>
                    <w:p w14:paraId="0F0D3D36" w14:textId="0F284FBF" w:rsidR="00D33975" w:rsidRPr="00401D2C" w:rsidRDefault="00D33975" w:rsidP="00D33975">
                      <w:pPr>
                        <w:pStyle w:val="Caption"/>
                        <w:jc w:val="center"/>
                        <w:rPr>
                          <w:noProof/>
                          <w:spacing w:val="15"/>
                          <w:lang w:val="id-ID"/>
                        </w:rPr>
                      </w:pPr>
                      <w:bookmarkStart w:id="61" w:name="_Toc101998155"/>
                      <w:r>
                        <w:t xml:space="preserve">Gambar </w:t>
                      </w:r>
                      <w:fldSimple w:instr=" SEQ Gambar \* ARABIC ">
                        <w:r w:rsidR="003C4BFF">
                          <w:rPr>
                            <w:noProof/>
                          </w:rPr>
                          <w:t>17</w:t>
                        </w:r>
                      </w:fldSimple>
                      <w:r>
                        <w:rPr>
                          <w:lang w:val="id-ID"/>
                        </w:rPr>
                        <w:t>. Activity diagram verifikasi email</w:t>
                      </w:r>
                      <w:bookmarkEnd w:id="61"/>
                    </w:p>
                  </w:txbxContent>
                </v:textbox>
                <w10:wrap type="topAndBottom"/>
              </v:shape>
            </w:pict>
          </mc:Fallback>
        </mc:AlternateContent>
      </w:r>
      <w:r w:rsidR="007B6F7B">
        <w:rPr>
          <w:noProof/>
          <w:lang w:val="id-ID"/>
        </w:rPr>
        <w:drawing>
          <wp:anchor distT="0" distB="0" distL="114300" distR="114300" simplePos="0" relativeHeight="251841536" behindDoc="0" locked="0" layoutInCell="1" allowOverlap="1" wp14:anchorId="47DD24B7" wp14:editId="24B36354">
            <wp:simplePos x="0" y="0"/>
            <wp:positionH relativeFrom="column">
              <wp:posOffset>1068070</wp:posOffset>
            </wp:positionH>
            <wp:positionV relativeFrom="paragraph">
              <wp:posOffset>267970</wp:posOffset>
            </wp:positionV>
            <wp:extent cx="3130550" cy="320103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58B6">
        <w:rPr>
          <w:lang w:val="en-US"/>
        </w:rPr>
        <w:t xml:space="preserve">Activity </w:t>
      </w:r>
      <w:proofErr w:type="spellStart"/>
      <w:r w:rsidR="00DC58B6">
        <w:rPr>
          <w:lang w:val="en-US"/>
        </w:rPr>
        <w:t>verifikasi</w:t>
      </w:r>
      <w:proofErr w:type="spellEnd"/>
      <w:r w:rsidR="00DC58B6">
        <w:rPr>
          <w:lang w:val="en-US"/>
        </w:rPr>
        <w:t xml:space="preserve"> email</w:t>
      </w:r>
    </w:p>
    <w:p w14:paraId="365F32A9" w14:textId="3A6EC2E9" w:rsidR="00843D1F" w:rsidRDefault="00197604" w:rsidP="00913C51">
      <w:pPr>
        <w:pStyle w:val="Subtitle"/>
        <w:numPr>
          <w:ilvl w:val="0"/>
          <w:numId w:val="15"/>
        </w:numPr>
        <w:ind w:firstLine="981"/>
        <w:jc w:val="left"/>
        <w:rPr>
          <w:lang w:val="en-US"/>
        </w:rPr>
      </w:pPr>
      <w:r>
        <w:rPr>
          <w:noProof/>
          <w:lang w:val="en-US"/>
        </w:rPr>
        <w:drawing>
          <wp:anchor distT="0" distB="0" distL="114300" distR="114300" simplePos="0" relativeHeight="251846656" behindDoc="0" locked="0" layoutInCell="1" allowOverlap="1" wp14:anchorId="02215564" wp14:editId="3AECB306">
            <wp:simplePos x="0" y="0"/>
            <wp:positionH relativeFrom="column">
              <wp:posOffset>1127760</wp:posOffset>
            </wp:positionH>
            <wp:positionV relativeFrom="paragraph">
              <wp:posOffset>3759835</wp:posOffset>
            </wp:positionV>
            <wp:extent cx="3070860" cy="381889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5445">
        <w:rPr>
          <w:noProof/>
        </w:rPr>
        <mc:AlternateContent>
          <mc:Choice Requires="wps">
            <w:drawing>
              <wp:anchor distT="0" distB="0" distL="114300" distR="114300" simplePos="0" relativeHeight="251848704" behindDoc="0" locked="0" layoutInCell="1" allowOverlap="1" wp14:anchorId="7DD28D98" wp14:editId="5A81330F">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35F01F7F" w14:textId="7030A3BC" w:rsidR="00485445" w:rsidRPr="00395DCF" w:rsidRDefault="00485445" w:rsidP="00485445">
                            <w:pPr>
                              <w:pStyle w:val="Caption"/>
                              <w:jc w:val="center"/>
                              <w:rPr>
                                <w:noProof/>
                                <w:spacing w:val="15"/>
                                <w:lang w:val="en-US"/>
                              </w:rPr>
                            </w:pPr>
                            <w:bookmarkStart w:id="62" w:name="_Toc101998156"/>
                            <w:r>
                              <w:t xml:space="preserve">Gambar </w:t>
                            </w:r>
                            <w:fldSimple w:instr=" SEQ Gambar \* ARABIC ">
                              <w:r w:rsidR="003C4BFF">
                                <w:rPr>
                                  <w:noProof/>
                                </w:rPr>
                                <w:t>18</w:t>
                              </w:r>
                            </w:fldSimple>
                            <w:r>
                              <w:rPr>
                                <w:lang w:val="id-ID"/>
                              </w:rPr>
                              <w:t>. Activity diagram ganti password</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D28D98" id="Text Box 52" o:spid="_x0000_s1043" type="#_x0000_t202" style="position:absolute;left:0;text-align:left;margin-left:91.7pt;margin-top:597.4pt;width:238.8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pOBz4RoCAABABAAADgAAAAAAAAAAAAAAAAAuAgAAZHJzL2Uyb0RvYy54bWxQSwEC&#10;LQAUAAYACAAAACEAFlTb5eEAAAANAQAADwAAAAAAAAAAAAAAAAB0BAAAZHJzL2Rvd25yZXYueG1s&#10;UEsFBgAAAAAEAAQA8wAAAIIFAAAAAA==&#10;" stroked="f">
                <v:textbox style="mso-fit-shape-to-text:t" inset="0,0,0,0">
                  <w:txbxContent>
                    <w:p w14:paraId="35F01F7F" w14:textId="7030A3BC" w:rsidR="00485445" w:rsidRPr="00395DCF" w:rsidRDefault="00485445" w:rsidP="00485445">
                      <w:pPr>
                        <w:pStyle w:val="Caption"/>
                        <w:jc w:val="center"/>
                        <w:rPr>
                          <w:noProof/>
                          <w:spacing w:val="15"/>
                          <w:lang w:val="en-US"/>
                        </w:rPr>
                      </w:pPr>
                      <w:bookmarkStart w:id="63" w:name="_Toc101998156"/>
                      <w:r>
                        <w:t xml:space="preserve">Gambar </w:t>
                      </w:r>
                      <w:fldSimple w:instr=" SEQ Gambar \* ARABIC ">
                        <w:r w:rsidR="003C4BFF">
                          <w:rPr>
                            <w:noProof/>
                          </w:rPr>
                          <w:t>18</w:t>
                        </w:r>
                      </w:fldSimple>
                      <w:r>
                        <w:rPr>
                          <w:lang w:val="id-ID"/>
                        </w:rPr>
                        <w:t>. Activity diagram ganti password</w:t>
                      </w:r>
                      <w:bookmarkEnd w:id="63"/>
                    </w:p>
                  </w:txbxContent>
                </v:textbox>
                <w10:wrap type="topAndBottom"/>
              </v:shape>
            </w:pict>
          </mc:Fallback>
        </mc:AlternateContent>
      </w:r>
      <w:r w:rsidR="00DE796B">
        <w:rPr>
          <w:lang w:val="id-ID"/>
        </w:rPr>
        <w:t>Activity ganti password</w:t>
      </w:r>
    </w:p>
    <w:p w14:paraId="13BBA64A" w14:textId="76C57321" w:rsidR="00DE796B" w:rsidRPr="00DE796B" w:rsidRDefault="00DE796B" w:rsidP="00A56E40">
      <w:pPr>
        <w:pStyle w:val="Subtitle"/>
        <w:numPr>
          <w:ilvl w:val="0"/>
          <w:numId w:val="15"/>
        </w:numPr>
        <w:rPr>
          <w:lang w:val="en-US"/>
        </w:rPr>
        <w:sectPr w:rsidR="00DE796B" w:rsidRPr="00DE796B" w:rsidSect="00C45DB8">
          <w:pgSz w:w="11906" w:h="16838" w:code="9"/>
          <w:pgMar w:top="2268" w:right="1701" w:bottom="1701" w:left="2268" w:header="706" w:footer="706" w:gutter="0"/>
          <w:paperSrc w:first="7"/>
          <w:cols w:space="708"/>
          <w:titlePg/>
          <w:docGrid w:linePitch="360"/>
        </w:sectPr>
      </w:pPr>
    </w:p>
    <w:p w14:paraId="5C3A8D07" w14:textId="44D1B844" w:rsidR="00A56E40" w:rsidRDefault="00262420" w:rsidP="00091112">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851776" behindDoc="0" locked="0" layoutInCell="1" allowOverlap="1" wp14:anchorId="3C96EB16" wp14:editId="5F29173E">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1E6D5782" w14:textId="77F9C750" w:rsidR="00262420" w:rsidRPr="003248BB" w:rsidRDefault="00262420" w:rsidP="00262420">
                            <w:pPr>
                              <w:pStyle w:val="Caption"/>
                              <w:jc w:val="center"/>
                              <w:rPr>
                                <w:rFonts w:eastAsiaTheme="majorEastAsia"/>
                                <w:noProof/>
                                <w:spacing w:val="15"/>
                                <w:lang w:val="id-ID"/>
                              </w:rPr>
                            </w:pPr>
                            <w:bookmarkStart w:id="64" w:name="_Toc101998157"/>
                            <w:r>
                              <w:t xml:space="preserve">Gambar </w:t>
                            </w:r>
                            <w:fldSimple w:instr=" SEQ Gambar \* ARABIC ">
                              <w:r w:rsidR="003C4BFF">
                                <w:rPr>
                                  <w:noProof/>
                                </w:rPr>
                                <w:t>19</w:t>
                              </w:r>
                            </w:fldSimple>
                            <w:r>
                              <w:rPr>
                                <w:lang w:val="id-ID"/>
                              </w:rPr>
                              <w:t>. Activity diagram lapor masalah pada aplikasi</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6EB16" id="Text Box 54" o:spid="_x0000_s1044" type="#_x0000_t202" style="position:absolute;left:0;text-align:left;margin-left:50.4pt;margin-top:536.95pt;width:320.5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HkEZOxoCAABABAAADgAAAAAAAAAAAAAAAAAuAgAAZHJzL2Uyb0RvYy54bWxQSwEC&#10;LQAUAAYACAAAACEACHfjteEAAAANAQAADwAAAAAAAAAAAAAAAAB0BAAAZHJzL2Rvd25yZXYueG1s&#10;UEsFBgAAAAAEAAQA8wAAAIIFAAAAAA==&#10;" stroked="f">
                <v:textbox style="mso-fit-shape-to-text:t" inset="0,0,0,0">
                  <w:txbxContent>
                    <w:p w14:paraId="1E6D5782" w14:textId="77F9C750" w:rsidR="00262420" w:rsidRPr="003248BB" w:rsidRDefault="00262420" w:rsidP="00262420">
                      <w:pPr>
                        <w:pStyle w:val="Caption"/>
                        <w:jc w:val="center"/>
                        <w:rPr>
                          <w:rFonts w:eastAsiaTheme="majorEastAsia"/>
                          <w:noProof/>
                          <w:spacing w:val="15"/>
                          <w:lang w:val="id-ID"/>
                        </w:rPr>
                      </w:pPr>
                      <w:bookmarkStart w:id="65" w:name="_Toc101998157"/>
                      <w:r>
                        <w:t xml:space="preserve">Gambar </w:t>
                      </w:r>
                      <w:fldSimple w:instr=" SEQ Gambar \* ARABIC ">
                        <w:r w:rsidR="003C4BFF">
                          <w:rPr>
                            <w:noProof/>
                          </w:rPr>
                          <w:t>19</w:t>
                        </w:r>
                      </w:fldSimple>
                      <w:r>
                        <w:rPr>
                          <w:lang w:val="id-ID"/>
                        </w:rPr>
                        <w:t>. Activity diagram lapor masalah pada aplikasi</w:t>
                      </w:r>
                      <w:bookmarkEnd w:id="65"/>
                    </w:p>
                  </w:txbxContent>
                </v:textbox>
                <w10:wrap type="topAndBottom"/>
              </v:shape>
            </w:pict>
          </mc:Fallback>
        </mc:AlternateContent>
      </w:r>
      <w:r w:rsidR="00AE7089">
        <w:rPr>
          <w:rFonts w:eastAsiaTheme="majorEastAsia"/>
          <w:noProof/>
          <w:lang w:val="id-ID"/>
        </w:rPr>
        <w:drawing>
          <wp:anchor distT="0" distB="0" distL="114300" distR="114300" simplePos="0" relativeHeight="251849728" behindDoc="0" locked="0" layoutInCell="1" allowOverlap="1" wp14:anchorId="7F6B30D9" wp14:editId="0F453C04">
            <wp:simplePos x="0" y="0"/>
            <wp:positionH relativeFrom="column">
              <wp:posOffset>640080</wp:posOffset>
            </wp:positionH>
            <wp:positionV relativeFrom="paragraph">
              <wp:posOffset>282575</wp:posOffset>
            </wp:positionV>
            <wp:extent cx="4070626" cy="6480000"/>
            <wp:effectExtent l="0" t="0" r="635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6E40">
        <w:rPr>
          <w:rFonts w:eastAsiaTheme="majorEastAsia"/>
          <w:lang w:val="id-ID"/>
        </w:rPr>
        <w:t>Activity lapor masalah pada aplikasi (bug)</w:t>
      </w:r>
    </w:p>
    <w:p w14:paraId="1D4D3B43" w14:textId="02CFFA7B" w:rsidR="00A56E40" w:rsidRPr="00A56E40" w:rsidRDefault="00A56E40" w:rsidP="00A56E40">
      <w:pPr>
        <w:tabs>
          <w:tab w:val="left" w:pos="3480"/>
        </w:tabs>
        <w:rPr>
          <w:lang w:val="en-US"/>
        </w:rPr>
        <w:sectPr w:rsidR="00A56E40" w:rsidRPr="00A56E40" w:rsidSect="00C45DB8">
          <w:pgSz w:w="11906" w:h="16838" w:code="9"/>
          <w:pgMar w:top="2268" w:right="1701" w:bottom="1701" w:left="2268" w:header="706" w:footer="706" w:gutter="0"/>
          <w:paperSrc w:first="7"/>
          <w:cols w:space="708"/>
          <w:titlePg/>
          <w:docGrid w:linePitch="360"/>
        </w:sectPr>
      </w:pPr>
      <w:r>
        <w:rPr>
          <w:lang w:val="en-US"/>
        </w:rPr>
        <w:tab/>
      </w:r>
    </w:p>
    <w:p w14:paraId="508DE54A" w14:textId="302028CE" w:rsidR="00122119" w:rsidRDefault="00751390" w:rsidP="00D710F2">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854848" behindDoc="0" locked="0" layoutInCell="1" allowOverlap="1" wp14:anchorId="1AF0D249" wp14:editId="3C679E71">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5A1A84DA" w14:textId="18599813" w:rsidR="00751390" w:rsidRPr="00AE49CF" w:rsidRDefault="00751390" w:rsidP="00751390">
                            <w:pPr>
                              <w:pStyle w:val="Caption"/>
                              <w:jc w:val="center"/>
                              <w:rPr>
                                <w:rFonts w:eastAsiaTheme="majorEastAsia"/>
                                <w:noProof/>
                                <w:spacing w:val="15"/>
                                <w:lang w:val="id-ID"/>
                              </w:rPr>
                            </w:pPr>
                            <w:bookmarkStart w:id="66" w:name="_Toc101998158"/>
                            <w:r>
                              <w:t xml:space="preserve">Gambar </w:t>
                            </w:r>
                            <w:fldSimple w:instr=" SEQ Gambar \* ARABIC ">
                              <w:r w:rsidR="003C4BFF">
                                <w:rPr>
                                  <w:noProof/>
                                </w:rPr>
                                <w:t>20</w:t>
                              </w:r>
                            </w:fldSimple>
                            <w:r>
                              <w:rPr>
                                <w:lang w:val="id-ID"/>
                              </w:rPr>
                              <w:t>. Activity diagram tentang aplikasi</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0D249" id="Text Box 56" o:spid="_x0000_s1045" type="#_x0000_t202" style="position:absolute;left:0;text-align:left;margin-left:73.2pt;margin-top:284.25pt;width:268.4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hOM9uBsCAABABAAADgAAAAAAAAAAAAAAAAAuAgAAZHJzL2Uyb0RvYy54bWxQSwEC&#10;LQAUAAYACAAAACEAp2gDHuAAAAALAQAADwAAAAAAAAAAAAAAAAB1BAAAZHJzL2Rvd25yZXYueG1s&#10;UEsFBgAAAAAEAAQA8wAAAIIFAAAAAA==&#10;" stroked="f">
                <v:textbox style="mso-fit-shape-to-text:t" inset="0,0,0,0">
                  <w:txbxContent>
                    <w:p w14:paraId="5A1A84DA" w14:textId="18599813" w:rsidR="00751390" w:rsidRPr="00AE49CF" w:rsidRDefault="00751390" w:rsidP="00751390">
                      <w:pPr>
                        <w:pStyle w:val="Caption"/>
                        <w:jc w:val="center"/>
                        <w:rPr>
                          <w:rFonts w:eastAsiaTheme="majorEastAsia"/>
                          <w:noProof/>
                          <w:spacing w:val="15"/>
                          <w:lang w:val="id-ID"/>
                        </w:rPr>
                      </w:pPr>
                      <w:bookmarkStart w:id="67" w:name="_Toc101998158"/>
                      <w:r>
                        <w:t xml:space="preserve">Gambar </w:t>
                      </w:r>
                      <w:fldSimple w:instr=" SEQ Gambar \* ARABIC ">
                        <w:r w:rsidR="003C4BFF">
                          <w:rPr>
                            <w:noProof/>
                          </w:rPr>
                          <w:t>20</w:t>
                        </w:r>
                      </w:fldSimple>
                      <w:r>
                        <w:rPr>
                          <w:lang w:val="id-ID"/>
                        </w:rPr>
                        <w:t>. Activity diagram tentang aplikasi</w:t>
                      </w:r>
                      <w:bookmarkEnd w:id="67"/>
                    </w:p>
                  </w:txbxContent>
                </v:textbox>
                <w10:wrap type="topAndBottom"/>
              </v:shape>
            </w:pict>
          </mc:Fallback>
        </mc:AlternateContent>
      </w:r>
      <w:r>
        <w:rPr>
          <w:rFonts w:eastAsiaTheme="majorEastAsia"/>
          <w:noProof/>
          <w:lang w:val="id-ID"/>
        </w:rPr>
        <w:drawing>
          <wp:anchor distT="0" distB="0" distL="114300" distR="114300" simplePos="0" relativeHeight="251852800" behindDoc="0" locked="0" layoutInCell="1" allowOverlap="1" wp14:anchorId="7B6D3376" wp14:editId="4E9B9BDF">
            <wp:simplePos x="0" y="0"/>
            <wp:positionH relativeFrom="column">
              <wp:posOffset>929640</wp:posOffset>
            </wp:positionH>
            <wp:positionV relativeFrom="paragraph">
              <wp:posOffset>313055</wp:posOffset>
            </wp:positionV>
            <wp:extent cx="3409935" cy="3240000"/>
            <wp:effectExtent l="0" t="0" r="63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2119">
        <w:rPr>
          <w:rFonts w:eastAsiaTheme="majorEastAsia"/>
          <w:lang w:val="id-ID"/>
        </w:rPr>
        <w:t>Activity tentang aplikasi</w:t>
      </w:r>
    </w:p>
    <w:p w14:paraId="01642794" w14:textId="08C087ED" w:rsidR="00A65459" w:rsidRPr="004B25B5" w:rsidRDefault="006763A4" w:rsidP="00D710F2">
      <w:pPr>
        <w:pStyle w:val="Subtitle"/>
        <w:numPr>
          <w:ilvl w:val="0"/>
          <w:numId w:val="15"/>
        </w:numPr>
        <w:tabs>
          <w:tab w:val="left" w:pos="1276"/>
        </w:tabs>
        <w:ind w:firstLine="840"/>
        <w:jc w:val="left"/>
        <w:rPr>
          <w:lang w:val="id-ID"/>
        </w:rPr>
      </w:pPr>
      <w:r>
        <w:rPr>
          <w:noProof/>
        </w:rPr>
        <mc:AlternateContent>
          <mc:Choice Requires="wps">
            <w:drawing>
              <wp:anchor distT="0" distB="0" distL="114300" distR="114300" simplePos="0" relativeHeight="251858944" behindDoc="0" locked="0" layoutInCell="1" allowOverlap="1" wp14:anchorId="741E75E4" wp14:editId="2F6E5F30">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2CCFA318" w14:textId="02AF75E8" w:rsidR="006763A4" w:rsidRPr="00F372AC" w:rsidRDefault="006763A4" w:rsidP="006763A4">
                            <w:pPr>
                              <w:pStyle w:val="Caption"/>
                              <w:jc w:val="center"/>
                              <w:rPr>
                                <w:noProof/>
                                <w:spacing w:val="15"/>
                                <w:lang w:val="en-US"/>
                              </w:rPr>
                            </w:pPr>
                            <w:bookmarkStart w:id="68" w:name="_Toc101998159"/>
                            <w:r>
                              <w:t xml:space="preserve">Gambar </w:t>
                            </w:r>
                            <w:fldSimple w:instr=" SEQ Gambar \* ARABIC ">
                              <w:r w:rsidR="003C4BFF">
                                <w:rPr>
                                  <w:noProof/>
                                </w:rPr>
                                <w:t>21</w:t>
                              </w:r>
                            </w:fldSimple>
                            <w:r>
                              <w:rPr>
                                <w:lang w:val="id-ID"/>
                              </w:rPr>
                              <w:t>. Activity diagram keluar aplikasi</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E75E4" id="Text Box 193" o:spid="_x0000_s1046" type="#_x0000_t202" style="position:absolute;left:0;text-align:left;margin-left:77.5pt;margin-top:597.4pt;width:264.0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" stroked="f">
                <v:textbox style="mso-fit-shape-to-text:t" inset="0,0,0,0">
                  <w:txbxContent>
                    <w:p w14:paraId="2CCFA318" w14:textId="02AF75E8" w:rsidR="006763A4" w:rsidRPr="00F372AC" w:rsidRDefault="006763A4" w:rsidP="006763A4">
                      <w:pPr>
                        <w:pStyle w:val="Caption"/>
                        <w:jc w:val="center"/>
                        <w:rPr>
                          <w:noProof/>
                          <w:spacing w:val="15"/>
                          <w:lang w:val="en-US"/>
                        </w:rPr>
                      </w:pPr>
                      <w:bookmarkStart w:id="69" w:name="_Toc101998159"/>
                      <w:r>
                        <w:t xml:space="preserve">Gambar </w:t>
                      </w:r>
                      <w:fldSimple w:instr=" SEQ Gambar \* ARABIC ">
                        <w:r w:rsidR="003C4BFF">
                          <w:rPr>
                            <w:noProof/>
                          </w:rPr>
                          <w:t>21</w:t>
                        </w:r>
                      </w:fldSimple>
                      <w:r>
                        <w:rPr>
                          <w:lang w:val="id-ID"/>
                        </w:rPr>
                        <w:t>. Activity diagram keluar aplikasi</w:t>
                      </w:r>
                      <w:bookmarkEnd w:id="69"/>
                    </w:p>
                  </w:txbxContent>
                </v:textbox>
                <w10:wrap type="topAndBottom"/>
              </v:shape>
            </w:pict>
          </mc:Fallback>
        </mc:AlternateContent>
      </w:r>
      <w:r w:rsidR="00444152">
        <w:rPr>
          <w:noProof/>
          <w:lang w:val="en-US"/>
        </w:rPr>
        <w:drawing>
          <wp:anchor distT="0" distB="0" distL="114300" distR="114300" simplePos="0" relativeHeight="251856896" behindDoc="1" locked="0" layoutInCell="1" allowOverlap="1" wp14:anchorId="6A6797DA" wp14:editId="5380DCAF">
            <wp:simplePos x="0" y="0"/>
            <wp:positionH relativeFrom="column">
              <wp:posOffset>984250</wp:posOffset>
            </wp:positionH>
            <wp:positionV relativeFrom="paragraph">
              <wp:posOffset>3928110</wp:posOffset>
            </wp:positionV>
            <wp:extent cx="3353435" cy="3636645"/>
            <wp:effectExtent l="0" t="0" r="0"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5459">
        <w:rPr>
          <w:lang w:val="id-ID"/>
        </w:rPr>
        <w:t>Activity keluar aplikasi</w:t>
      </w:r>
    </w:p>
    <w:p w14:paraId="07CE0F9B" w14:textId="05CEB8B3" w:rsidR="005A1D19" w:rsidRDefault="00B60866" w:rsidP="00C45DB8">
      <w:pPr>
        <w:pStyle w:val="Heading1"/>
        <w:jc w:val="center"/>
      </w:pPr>
      <w:bookmarkStart w:id="70" w:name="_Toc101906265"/>
      <w:r>
        <w:lastRenderedPageBreak/>
        <w:t>REFERENSI</w:t>
      </w:r>
      <w:bookmarkEnd w:id="70"/>
    </w:p>
    <w:p w14:paraId="0E41C606" w14:textId="1E2E7057" w:rsidR="00406C3F" w:rsidRPr="00406C3F" w:rsidRDefault="00B60866" w:rsidP="00406C3F">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406C3F" w:rsidRPr="00406C3F">
        <w:rPr>
          <w:rFonts w:ascii="Times New Roman" w:hAnsi="Times New Roman" w:cs="Times New Roman"/>
          <w:noProof/>
          <w:sz w:val="24"/>
          <w:szCs w:val="24"/>
        </w:rPr>
        <w:t xml:space="preserve">. I. A. T. (2018) ‘ANALISIS TINGKAT AKURASI GLOBAL POSITIONING SYSTEM SMARTPHONE DALAM MENENTUKAN TITIK LOKASI PADA GOOGLE MAP’, </w:t>
      </w:r>
      <w:r w:rsidR="00406C3F" w:rsidRPr="00406C3F">
        <w:rPr>
          <w:rFonts w:ascii="Times New Roman" w:hAnsi="Times New Roman" w:cs="Times New Roman"/>
          <w:i/>
          <w:iCs/>
          <w:noProof/>
          <w:sz w:val="24"/>
          <w:szCs w:val="24"/>
        </w:rPr>
        <w:t>Jurnal Teknik Elektro Universitas Tanjungpura</w:t>
      </w:r>
      <w:r w:rsidR="00406C3F" w:rsidRPr="00406C3F">
        <w:rPr>
          <w:rFonts w:ascii="Times New Roman" w:hAnsi="Times New Roman" w:cs="Times New Roman"/>
          <w:noProof/>
          <w:sz w:val="24"/>
          <w:szCs w:val="24"/>
        </w:rPr>
        <w:t>, 1(1). Available at: https://jurnal.untan.ac.id/index.php/jteuntan/article/view/23426 (Accessed: 2 November 2021).</w:t>
      </w:r>
    </w:p>
    <w:p w14:paraId="0C5699CB"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ALDYA, A. P. (2019) ‘HAVERSINE FORMULA UNTUK MEMBATASI JARAK PADA APLIKASI PRESENSI ONLINE’, </w:t>
      </w:r>
      <w:r w:rsidRPr="00406C3F">
        <w:rPr>
          <w:rFonts w:ascii="Times New Roman" w:hAnsi="Times New Roman" w:cs="Times New Roman"/>
          <w:i/>
          <w:iCs/>
          <w:noProof/>
          <w:sz w:val="24"/>
          <w:szCs w:val="24"/>
        </w:rPr>
        <w:t>Jurnal INSTEK (Informatika Sains dan Teknologi)</w:t>
      </w:r>
      <w:r w:rsidRPr="00406C3F">
        <w:rPr>
          <w:rFonts w:ascii="Times New Roman" w:hAnsi="Times New Roman" w:cs="Times New Roman"/>
          <w:noProof/>
          <w:sz w:val="24"/>
          <w:szCs w:val="24"/>
        </w:rPr>
        <w:t>, 4(2), pp. 171–180. doi: 10.24252/INSTEK.V4I2.10042.</w:t>
      </w:r>
    </w:p>
    <w:p w14:paraId="7156AA67"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i/>
          <w:iCs/>
          <w:noProof/>
          <w:sz w:val="24"/>
          <w:szCs w:val="24"/>
        </w:rPr>
        <w:t>Apa Itu Kotlin? Kenapa Kita Harus Mempelajari Kotlin? - Dicoding Blog</w:t>
      </w:r>
      <w:r w:rsidRPr="00406C3F">
        <w:rPr>
          <w:rFonts w:ascii="Times New Roman" w:hAnsi="Times New Roman" w:cs="Times New Roman"/>
          <w:noProof/>
          <w:sz w:val="24"/>
          <w:szCs w:val="24"/>
        </w:rPr>
        <w:t xml:space="preserve"> (no date). Available at: https://www.dicoding.com/blog/apa-itu-kotlin-kenapa-kita-harus-mempelajari-kotlin/ (Accessed: 21 February 2022).</w:t>
      </w:r>
    </w:p>
    <w:p w14:paraId="24D43153"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7B74F306"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Christian, J. and Nasrullah, H. (2018) ‘PEMANFAATAN RADIO FREQUENCY IDENTIFICATION (RFID) UNTUK SISTEM ABSENSI PEGAWAI’, </w:t>
      </w:r>
      <w:r w:rsidRPr="00406C3F">
        <w:rPr>
          <w:rFonts w:ascii="Times New Roman" w:hAnsi="Times New Roman" w:cs="Times New Roman"/>
          <w:i/>
          <w:iCs/>
          <w:noProof/>
          <w:sz w:val="24"/>
          <w:szCs w:val="24"/>
        </w:rPr>
        <w:t>Budi Luhur Information Technology</w:t>
      </w:r>
      <w:r w:rsidRPr="00406C3F">
        <w:rPr>
          <w:rFonts w:ascii="Times New Roman" w:hAnsi="Times New Roman" w:cs="Times New Roman"/>
          <w:noProof/>
          <w:sz w:val="24"/>
          <w:szCs w:val="24"/>
        </w:rPr>
        <w:t>, 10(1). Available at: https://journal.budiluhur.ac.id/index.php/bit/article/view/509 (Accessed: 28 October 2021).</w:t>
      </w:r>
    </w:p>
    <w:p w14:paraId="509C1E05"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406C3F">
        <w:rPr>
          <w:rFonts w:ascii="Times New Roman" w:hAnsi="Times New Roman" w:cs="Times New Roman"/>
          <w:i/>
          <w:iCs/>
          <w:noProof/>
          <w:sz w:val="24"/>
          <w:szCs w:val="24"/>
        </w:rPr>
        <w:t>Prosiding SEMNAS INOTEK (Seminar Nasional Inovasi Teknologi)</w:t>
      </w:r>
      <w:r w:rsidRPr="00406C3F">
        <w:rPr>
          <w:rFonts w:ascii="Times New Roman" w:hAnsi="Times New Roman" w:cs="Times New Roman"/>
          <w:noProof/>
          <w:sz w:val="24"/>
          <w:szCs w:val="24"/>
        </w:rPr>
        <w:t>, 5(1), pp. 287–295. Available at: https://proceeding.unpkediri.ac.id/index.php/inotek/article/view/970 (Accessed: 21 February 2022).</w:t>
      </w:r>
    </w:p>
    <w:p w14:paraId="103894F0"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Hartati, S. </w:t>
      </w:r>
      <w:r w:rsidRPr="00406C3F">
        <w:rPr>
          <w:rFonts w:ascii="Times New Roman" w:hAnsi="Times New Roman" w:cs="Times New Roman"/>
          <w:i/>
          <w:iCs/>
          <w:noProof/>
          <w:sz w:val="24"/>
          <w:szCs w:val="24"/>
        </w:rPr>
        <w:t>et al.</w:t>
      </w:r>
      <w:r w:rsidRPr="00406C3F">
        <w:rPr>
          <w:rFonts w:ascii="Times New Roman" w:hAnsi="Times New Roman" w:cs="Times New Roman"/>
          <w:noProof/>
          <w:sz w:val="24"/>
          <w:szCs w:val="24"/>
        </w:rPr>
        <w:t xml:space="preserve"> (2017) ‘Sistem Aplikasi EDUCHAT STMIK PRINGSEWU Berbasis ANDROID Sebagai Media Komunikasi dan Informasi’, </w:t>
      </w:r>
      <w:r w:rsidRPr="00406C3F">
        <w:rPr>
          <w:rFonts w:ascii="Times New Roman" w:hAnsi="Times New Roman" w:cs="Times New Roman"/>
          <w:i/>
          <w:iCs/>
          <w:noProof/>
          <w:sz w:val="24"/>
          <w:szCs w:val="24"/>
        </w:rPr>
        <w:t>Jurnal Nasional Teknologi dan Sistem Informasi</w:t>
      </w:r>
      <w:r w:rsidRPr="00406C3F">
        <w:rPr>
          <w:rFonts w:ascii="Times New Roman" w:hAnsi="Times New Roman" w:cs="Times New Roman"/>
          <w:noProof/>
          <w:sz w:val="24"/>
          <w:szCs w:val="24"/>
        </w:rPr>
        <w:t>, 3(1), pp. 143–152. doi: 10.25077/TEKNOSI.V3I1.2017.143-152.</w:t>
      </w:r>
    </w:p>
    <w:p w14:paraId="65B67CF9"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i/>
          <w:iCs/>
          <w:noProof/>
          <w:sz w:val="24"/>
          <w:szCs w:val="24"/>
        </w:rPr>
        <w:t>Hasil Pencarian - KBBI Daring</w:t>
      </w:r>
      <w:r w:rsidRPr="00406C3F">
        <w:rPr>
          <w:rFonts w:ascii="Times New Roman" w:hAnsi="Times New Roman" w:cs="Times New Roman"/>
          <w:noProof/>
          <w:sz w:val="24"/>
          <w:szCs w:val="24"/>
        </w:rPr>
        <w:t xml:space="preserve"> (no date a). Available at: https://kbbi.kemdikbud.go.id/entri/aplikasi (Accessed: 21 February 2022).</w:t>
      </w:r>
    </w:p>
    <w:p w14:paraId="24E548BB"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i/>
          <w:iCs/>
          <w:noProof/>
          <w:sz w:val="24"/>
          <w:szCs w:val="24"/>
        </w:rPr>
        <w:t>Hasil Pencarian - KBBI Daring</w:t>
      </w:r>
      <w:r w:rsidRPr="00406C3F">
        <w:rPr>
          <w:rFonts w:ascii="Times New Roman" w:hAnsi="Times New Roman" w:cs="Times New Roman"/>
          <w:noProof/>
          <w:sz w:val="24"/>
          <w:szCs w:val="24"/>
        </w:rPr>
        <w:t xml:space="preserve"> (no date b). Available at: https://kbbi.kemdikbud.go.id/entri/presensi (Accessed: 21 February 2022).</w:t>
      </w:r>
    </w:p>
    <w:p w14:paraId="0B23F378"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406C3F">
        <w:rPr>
          <w:rFonts w:ascii="Times New Roman" w:hAnsi="Times New Roman" w:cs="Times New Roman"/>
          <w:i/>
          <w:iCs/>
          <w:noProof/>
          <w:sz w:val="24"/>
          <w:szCs w:val="24"/>
        </w:rPr>
        <w:t>Technomedia Journal</w:t>
      </w:r>
      <w:r w:rsidRPr="00406C3F">
        <w:rPr>
          <w:rFonts w:ascii="Times New Roman" w:hAnsi="Times New Roman" w:cs="Times New Roman"/>
          <w:noProof/>
          <w:sz w:val="24"/>
          <w:szCs w:val="24"/>
        </w:rPr>
        <w:t>, 2(1 Agustus), pp. 105–116. doi: 10.33050/TMJ.V2I1.319.</w:t>
      </w:r>
    </w:p>
    <w:p w14:paraId="7D400BA5"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Madhiyono, M., Kosasi, S. and David, D. (2021) ‘Implementasi JWT, Fingerprint dan Algoritma Haversine Dalam Aplikasi Presensi Mahasiswa’, </w:t>
      </w:r>
      <w:r w:rsidRPr="00406C3F">
        <w:rPr>
          <w:rFonts w:ascii="Times New Roman" w:hAnsi="Times New Roman" w:cs="Times New Roman"/>
          <w:i/>
          <w:iCs/>
          <w:noProof/>
          <w:sz w:val="24"/>
          <w:szCs w:val="24"/>
        </w:rPr>
        <w:t xml:space="preserve">Jurnal Sisfokom </w:t>
      </w:r>
      <w:r w:rsidRPr="00406C3F">
        <w:rPr>
          <w:rFonts w:ascii="Times New Roman" w:hAnsi="Times New Roman" w:cs="Times New Roman"/>
          <w:i/>
          <w:iCs/>
          <w:noProof/>
          <w:sz w:val="24"/>
          <w:szCs w:val="24"/>
        </w:rPr>
        <w:lastRenderedPageBreak/>
        <w:t>(Sistem Informasi dan Komputer)</w:t>
      </w:r>
      <w:r w:rsidRPr="00406C3F">
        <w:rPr>
          <w:rFonts w:ascii="Times New Roman" w:hAnsi="Times New Roman" w:cs="Times New Roman"/>
          <w:noProof/>
          <w:sz w:val="24"/>
          <w:szCs w:val="24"/>
        </w:rPr>
        <w:t>, 10(3), pp. 328–333. doi: 10.32736/SISFOKOM.V10I3.1292.</w:t>
      </w:r>
    </w:p>
    <w:p w14:paraId="1D0BBCF8"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Metode Perhitungan, P. </w:t>
      </w:r>
      <w:r w:rsidRPr="00406C3F">
        <w:rPr>
          <w:rFonts w:ascii="Times New Roman" w:hAnsi="Times New Roman" w:cs="Times New Roman"/>
          <w:i/>
          <w:iCs/>
          <w:noProof/>
          <w:sz w:val="24"/>
          <w:szCs w:val="24"/>
        </w:rPr>
        <w:t>et al.</w:t>
      </w:r>
      <w:r w:rsidRPr="00406C3F">
        <w:rPr>
          <w:rFonts w:ascii="Times New Roman" w:hAnsi="Times New Roman" w:cs="Times New Roman"/>
          <w:noProof/>
          <w:sz w:val="24"/>
          <w:szCs w:val="24"/>
        </w:rPr>
        <w:t xml:space="preserve"> (2020) ‘PERBANDINGAN METODE PERHITUNGAN JARAK EUCLIDEAN, HAVERSINE, DAN MANHATTAN DALAM PENENTUAN POSISI KARYAWAN’, </w:t>
      </w:r>
      <w:r w:rsidRPr="00406C3F">
        <w:rPr>
          <w:rFonts w:ascii="Times New Roman" w:hAnsi="Times New Roman" w:cs="Times New Roman"/>
          <w:i/>
          <w:iCs/>
          <w:noProof/>
          <w:sz w:val="24"/>
          <w:szCs w:val="24"/>
        </w:rPr>
        <w:t>Jurnal Tekno Insentif</w:t>
      </w:r>
      <w:r w:rsidRPr="00406C3F">
        <w:rPr>
          <w:rFonts w:ascii="Times New Roman" w:hAnsi="Times New Roman" w:cs="Times New Roman"/>
          <w:noProof/>
          <w:sz w:val="24"/>
          <w:szCs w:val="24"/>
        </w:rPr>
        <w:t>, 14(2), pp. 69–77. doi: 10.36787/JTI.V14I2.270.</w:t>
      </w:r>
    </w:p>
    <w:p w14:paraId="665D2BAA"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406C3F">
        <w:rPr>
          <w:rFonts w:ascii="Times New Roman" w:hAnsi="Times New Roman" w:cs="Times New Roman"/>
          <w:i/>
          <w:iCs/>
          <w:noProof/>
          <w:sz w:val="24"/>
          <w:szCs w:val="24"/>
        </w:rPr>
        <w:t>Jurnal Nasional Pendidikan Teknik Informatika (JANAPATI)</w:t>
      </w:r>
      <w:r w:rsidRPr="00406C3F">
        <w:rPr>
          <w:rFonts w:ascii="Times New Roman" w:hAnsi="Times New Roman" w:cs="Times New Roman"/>
          <w:noProof/>
          <w:sz w:val="24"/>
          <w:szCs w:val="24"/>
        </w:rPr>
        <w:t>, 9(1), p. 11. doi: 10.23887/janapati.v9i1.23174.</w:t>
      </w:r>
    </w:p>
    <w:p w14:paraId="1F611418"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Payara, G. R. and Tanone, R. (2018) ‘Penerapan Firebase Realtime Database Pada Prototype Aplikasi Pemesanan Makanan Berbasis Android’, </w:t>
      </w:r>
      <w:r w:rsidRPr="00406C3F">
        <w:rPr>
          <w:rFonts w:ascii="Times New Roman" w:hAnsi="Times New Roman" w:cs="Times New Roman"/>
          <w:i/>
          <w:iCs/>
          <w:noProof/>
          <w:sz w:val="24"/>
          <w:szCs w:val="24"/>
        </w:rPr>
        <w:t>Jurnal Teknik Informatika dan Sistem Informasi</w:t>
      </w:r>
      <w:r w:rsidRPr="00406C3F">
        <w:rPr>
          <w:rFonts w:ascii="Times New Roman" w:hAnsi="Times New Roman" w:cs="Times New Roman"/>
          <w:noProof/>
          <w:sz w:val="24"/>
          <w:szCs w:val="24"/>
        </w:rPr>
        <w:t>, 4(3), pp. 397–406–397–406. Available at: https://journal.maranatha.edu/index.php/jutisi/article/view/1476 (Accessed: 21 February 2022).</w:t>
      </w:r>
    </w:p>
    <w:p w14:paraId="6A4C8F71"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406C3F">
        <w:rPr>
          <w:rFonts w:ascii="Times New Roman" w:hAnsi="Times New Roman" w:cs="Times New Roman"/>
          <w:i/>
          <w:iCs/>
          <w:noProof/>
          <w:sz w:val="24"/>
          <w:szCs w:val="24"/>
        </w:rPr>
        <w:t>INCARE, International Journal of Educational Resources</w:t>
      </w:r>
      <w:r w:rsidRPr="00406C3F">
        <w:rPr>
          <w:rFonts w:ascii="Times New Roman" w:hAnsi="Times New Roman" w:cs="Times New Roman"/>
          <w:noProof/>
          <w:sz w:val="24"/>
          <w:szCs w:val="24"/>
        </w:rPr>
        <w:t>, 2(2), pp. 141–154. Available at: http://ejournal.ijshs.org/index.php/incare/article/view/251 (Accessed: 11 December 2021).</w:t>
      </w:r>
    </w:p>
    <w:p w14:paraId="1627E122"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Qois, N. and Jumaryadi, Y. (2021) ‘Implementasi Location Based Service pada Sistem Informasi Kehadiran Pegawai Berbasis Android’, 10, pp. 550–561.</w:t>
      </w:r>
    </w:p>
    <w:p w14:paraId="12F48B3A"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i/>
          <w:iCs/>
          <w:noProof/>
          <w:sz w:val="24"/>
          <w:szCs w:val="24"/>
        </w:rPr>
        <w:t>Queue | PENENTUAN POSISI DENGAN GPS UNTUK SURVEI TERUMBU KARANG. Winardi Puslit Oseanografi - LIPI - ADOC.PUB</w:t>
      </w:r>
      <w:r w:rsidRPr="00406C3F">
        <w:rPr>
          <w:rFonts w:ascii="Times New Roman" w:hAnsi="Times New Roman" w:cs="Times New Roman"/>
          <w:noProof/>
          <w:sz w:val="24"/>
          <w:szCs w:val="24"/>
        </w:rPr>
        <w:t xml:space="preserve"> (no date). Available at: https://adoc.pub/queue/penentuan-posisi-dengan-gps-untuk-survei-terumbu-karang-wina.html (Accessed: 21 February 2022).</w:t>
      </w:r>
    </w:p>
    <w:p w14:paraId="4A8DFA8C"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43D1BBD4"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406C3F">
        <w:rPr>
          <w:rFonts w:ascii="Times New Roman" w:hAnsi="Times New Roman" w:cs="Times New Roman"/>
          <w:i/>
          <w:iCs/>
          <w:noProof/>
          <w:sz w:val="24"/>
          <w:szCs w:val="24"/>
        </w:rPr>
        <w:t>KLIK - KUMPULAN JURNAL ILMU KOMPUTER</w:t>
      </w:r>
      <w:r w:rsidRPr="00406C3F">
        <w:rPr>
          <w:rFonts w:ascii="Times New Roman" w:hAnsi="Times New Roman" w:cs="Times New Roman"/>
          <w:noProof/>
          <w:sz w:val="24"/>
          <w:szCs w:val="24"/>
        </w:rPr>
        <w:t>, 6(2), p. 143. doi: 10.20527/klik.v6i2.210.</w:t>
      </w:r>
    </w:p>
    <w:p w14:paraId="601F8E3A"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Rahmatulloh, A. and Gunawan, R. (2019) ‘Sistem Presensi Berbasis Sidik Jari untuk Peningkatan Disiplin Kehadiran Aparat Desa’, </w:t>
      </w:r>
      <w:r w:rsidRPr="00406C3F">
        <w:rPr>
          <w:rFonts w:ascii="Times New Roman" w:hAnsi="Times New Roman" w:cs="Times New Roman"/>
          <w:i/>
          <w:iCs/>
          <w:noProof/>
          <w:sz w:val="24"/>
          <w:szCs w:val="24"/>
        </w:rPr>
        <w:t>JATI EMAS (Jurnal Aplikasi Teknik dan Pengabdian Masyarakat)</w:t>
      </w:r>
      <w:r w:rsidRPr="00406C3F">
        <w:rPr>
          <w:rFonts w:ascii="Times New Roman" w:hAnsi="Times New Roman" w:cs="Times New Roman"/>
          <w:noProof/>
          <w:sz w:val="24"/>
          <w:szCs w:val="24"/>
        </w:rPr>
        <w:t>, 3(1), p. 14. doi: 10.36339/je.v3i1.183.</w:t>
      </w:r>
    </w:p>
    <w:p w14:paraId="35A03B96"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szCs w:val="24"/>
        </w:rPr>
      </w:pPr>
      <w:r w:rsidRPr="00406C3F">
        <w:rPr>
          <w:rFonts w:ascii="Times New Roman" w:hAnsi="Times New Roman" w:cs="Times New Roman"/>
          <w:noProof/>
          <w:sz w:val="24"/>
          <w:szCs w:val="24"/>
        </w:rPr>
        <w:t xml:space="preserve">Sinta Peringkat, T. </w:t>
      </w:r>
      <w:r w:rsidRPr="00406C3F">
        <w:rPr>
          <w:rFonts w:ascii="Times New Roman" w:hAnsi="Times New Roman" w:cs="Times New Roman"/>
          <w:i/>
          <w:iCs/>
          <w:noProof/>
          <w:sz w:val="24"/>
          <w:szCs w:val="24"/>
        </w:rPr>
        <w:t>et al.</w:t>
      </w:r>
      <w:r w:rsidRPr="00406C3F">
        <w:rPr>
          <w:rFonts w:ascii="Times New Roman" w:hAnsi="Times New Roman" w:cs="Times New Roman"/>
          <w:noProof/>
          <w:sz w:val="24"/>
          <w:szCs w:val="24"/>
        </w:rPr>
        <w:t xml:space="preserve"> (2020) ‘PEMANFAATAN APLIKASI MOBILE BERBASIS IOS DALAM MENUNJANG USAHA WEDDING ORGANIZER’, </w:t>
      </w:r>
      <w:r w:rsidRPr="00406C3F">
        <w:rPr>
          <w:rFonts w:ascii="Times New Roman" w:hAnsi="Times New Roman" w:cs="Times New Roman"/>
          <w:i/>
          <w:iCs/>
          <w:noProof/>
          <w:sz w:val="24"/>
          <w:szCs w:val="24"/>
        </w:rPr>
        <w:lastRenderedPageBreak/>
        <w:t>JITK (Jurnal Ilmu Pengetahuan dan Teknologi Komputer)</w:t>
      </w:r>
      <w:r w:rsidRPr="00406C3F">
        <w:rPr>
          <w:rFonts w:ascii="Times New Roman" w:hAnsi="Times New Roman" w:cs="Times New Roman"/>
          <w:noProof/>
          <w:sz w:val="24"/>
          <w:szCs w:val="24"/>
        </w:rPr>
        <w:t>, 5(2), pp. 251–258. doi: 10.33480/JITK.V5I2.1154.</w:t>
      </w:r>
    </w:p>
    <w:p w14:paraId="5F1AAE46" w14:textId="77777777" w:rsidR="00406C3F" w:rsidRPr="00406C3F" w:rsidRDefault="00406C3F" w:rsidP="00406C3F">
      <w:pPr>
        <w:widowControl w:val="0"/>
        <w:autoSpaceDE w:val="0"/>
        <w:autoSpaceDN w:val="0"/>
        <w:adjustRightInd w:val="0"/>
        <w:spacing w:line="240" w:lineRule="auto"/>
        <w:rPr>
          <w:rFonts w:ascii="Times New Roman" w:hAnsi="Times New Roman" w:cs="Times New Roman"/>
          <w:noProof/>
          <w:sz w:val="24"/>
        </w:rPr>
      </w:pPr>
      <w:r w:rsidRPr="00406C3F">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406C3F">
        <w:rPr>
          <w:rFonts w:ascii="Times New Roman" w:hAnsi="Times New Roman" w:cs="Times New Roman"/>
          <w:i/>
          <w:iCs/>
          <w:noProof/>
          <w:sz w:val="24"/>
          <w:szCs w:val="24"/>
        </w:rPr>
        <w:t>e Prosiding Teknik Informatika (Protektif)</w:t>
      </w:r>
      <w:r w:rsidRPr="00406C3F">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3EFDC1" w14:textId="77777777" w:rsidR="004B0355" w:rsidRDefault="004B0355" w:rsidP="00305A06">
      <w:pPr>
        <w:spacing w:after="0" w:line="240" w:lineRule="auto"/>
      </w:pPr>
      <w:r>
        <w:separator/>
      </w:r>
    </w:p>
  </w:endnote>
  <w:endnote w:type="continuationSeparator" w:id="0">
    <w:p w14:paraId="055CCD62" w14:textId="77777777" w:rsidR="004B0355" w:rsidRDefault="004B0355"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ABD2F" w14:textId="77777777" w:rsidR="004B0355" w:rsidRDefault="004B0355" w:rsidP="00305A06">
      <w:pPr>
        <w:spacing w:after="0" w:line="240" w:lineRule="auto"/>
      </w:pPr>
      <w:r>
        <w:separator/>
      </w:r>
    </w:p>
  </w:footnote>
  <w:footnote w:type="continuationSeparator" w:id="0">
    <w:p w14:paraId="58FAEDFC" w14:textId="77777777" w:rsidR="004B0355" w:rsidRDefault="004B0355"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B52712"/>
    <w:multiLevelType w:val="hybridMultilevel"/>
    <w:tmpl w:val="9F0C30E0"/>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0"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F0E3924"/>
    <w:multiLevelType w:val="hybridMultilevel"/>
    <w:tmpl w:val="5B58BF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2"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3CF0F97"/>
    <w:multiLevelType w:val="hybridMultilevel"/>
    <w:tmpl w:val="DE7A81C8"/>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5"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6795B18"/>
    <w:multiLevelType w:val="hybridMultilevel"/>
    <w:tmpl w:val="33BE7650"/>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2"/>
  </w:num>
  <w:num w:numId="2" w16cid:durableId="1455097414">
    <w:abstractNumId w:val="12"/>
  </w:num>
  <w:num w:numId="3" w16cid:durableId="1250383698">
    <w:abstractNumId w:val="14"/>
  </w:num>
  <w:num w:numId="4" w16cid:durableId="118450597">
    <w:abstractNumId w:val="16"/>
  </w:num>
  <w:num w:numId="5" w16cid:durableId="1098718464">
    <w:abstractNumId w:val="28"/>
  </w:num>
  <w:num w:numId="6" w16cid:durableId="240020358">
    <w:abstractNumId w:val="11"/>
  </w:num>
  <w:num w:numId="7" w16cid:durableId="536427157">
    <w:abstractNumId w:val="27"/>
  </w:num>
  <w:num w:numId="8" w16cid:durableId="1369330655">
    <w:abstractNumId w:val="7"/>
  </w:num>
  <w:num w:numId="9" w16cid:durableId="166017025">
    <w:abstractNumId w:val="5"/>
  </w:num>
  <w:num w:numId="10" w16cid:durableId="420371468">
    <w:abstractNumId w:val="22"/>
  </w:num>
  <w:num w:numId="11" w16cid:durableId="1851601501">
    <w:abstractNumId w:val="19"/>
  </w:num>
  <w:num w:numId="12" w16cid:durableId="761994909">
    <w:abstractNumId w:val="26"/>
  </w:num>
  <w:num w:numId="13" w16cid:durableId="1141458173">
    <w:abstractNumId w:val="23"/>
  </w:num>
  <w:num w:numId="14" w16cid:durableId="521167717">
    <w:abstractNumId w:val="18"/>
  </w:num>
  <w:num w:numId="15" w16cid:durableId="2116516824">
    <w:abstractNumId w:val="13"/>
  </w:num>
  <w:num w:numId="16" w16cid:durableId="525143017">
    <w:abstractNumId w:val="10"/>
  </w:num>
  <w:num w:numId="17" w16cid:durableId="1386680524">
    <w:abstractNumId w:val="4"/>
  </w:num>
  <w:num w:numId="18" w16cid:durableId="1612055929">
    <w:abstractNumId w:val="9"/>
  </w:num>
  <w:num w:numId="19" w16cid:durableId="1531068070">
    <w:abstractNumId w:val="1"/>
  </w:num>
  <w:num w:numId="20" w16cid:durableId="360672509">
    <w:abstractNumId w:val="21"/>
  </w:num>
  <w:num w:numId="21" w16cid:durableId="348920139">
    <w:abstractNumId w:val="25"/>
  </w:num>
  <w:num w:numId="22" w16cid:durableId="607392871">
    <w:abstractNumId w:val="20"/>
  </w:num>
  <w:num w:numId="23" w16cid:durableId="2143887318">
    <w:abstractNumId w:val="15"/>
  </w:num>
  <w:num w:numId="24" w16cid:durableId="1021081811">
    <w:abstractNumId w:val="0"/>
  </w:num>
  <w:num w:numId="25" w16cid:durableId="1264068717">
    <w:abstractNumId w:val="3"/>
  </w:num>
  <w:num w:numId="26" w16cid:durableId="934676155">
    <w:abstractNumId w:val="17"/>
  </w:num>
  <w:num w:numId="27" w16cid:durableId="197085080">
    <w:abstractNumId w:val="6"/>
  </w:num>
  <w:num w:numId="28" w16cid:durableId="1086536547">
    <w:abstractNumId w:val="8"/>
  </w:num>
  <w:num w:numId="29" w16cid:durableId="1213224897">
    <w:abstractNumId w:val="2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7C24"/>
    <w:rsid w:val="00010EA1"/>
    <w:rsid w:val="00010FD0"/>
    <w:rsid w:val="000110A4"/>
    <w:rsid w:val="00012D6D"/>
    <w:rsid w:val="00013914"/>
    <w:rsid w:val="00013B7A"/>
    <w:rsid w:val="0001511C"/>
    <w:rsid w:val="00015A44"/>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4456"/>
    <w:rsid w:val="0002472B"/>
    <w:rsid w:val="00026051"/>
    <w:rsid w:val="000260D7"/>
    <w:rsid w:val="000261CE"/>
    <w:rsid w:val="000268BE"/>
    <w:rsid w:val="00027665"/>
    <w:rsid w:val="00027F13"/>
    <w:rsid w:val="0003003A"/>
    <w:rsid w:val="000302AB"/>
    <w:rsid w:val="00030C09"/>
    <w:rsid w:val="00031B33"/>
    <w:rsid w:val="000326A2"/>
    <w:rsid w:val="00033FB6"/>
    <w:rsid w:val="000348F0"/>
    <w:rsid w:val="00035713"/>
    <w:rsid w:val="00036951"/>
    <w:rsid w:val="00037139"/>
    <w:rsid w:val="000402A0"/>
    <w:rsid w:val="00040A45"/>
    <w:rsid w:val="00040D76"/>
    <w:rsid w:val="00043C4F"/>
    <w:rsid w:val="0004428B"/>
    <w:rsid w:val="00044405"/>
    <w:rsid w:val="000448A5"/>
    <w:rsid w:val="00044918"/>
    <w:rsid w:val="00045404"/>
    <w:rsid w:val="00046DC6"/>
    <w:rsid w:val="0004710A"/>
    <w:rsid w:val="000474AC"/>
    <w:rsid w:val="000518AB"/>
    <w:rsid w:val="00051B7C"/>
    <w:rsid w:val="00051DC4"/>
    <w:rsid w:val="0005277A"/>
    <w:rsid w:val="000529AF"/>
    <w:rsid w:val="000529E3"/>
    <w:rsid w:val="00053A09"/>
    <w:rsid w:val="00053B4B"/>
    <w:rsid w:val="00054820"/>
    <w:rsid w:val="000555F4"/>
    <w:rsid w:val="00055A9B"/>
    <w:rsid w:val="00056C73"/>
    <w:rsid w:val="00056DC4"/>
    <w:rsid w:val="00057868"/>
    <w:rsid w:val="0006056D"/>
    <w:rsid w:val="000605D3"/>
    <w:rsid w:val="00060DA5"/>
    <w:rsid w:val="000624FD"/>
    <w:rsid w:val="0006343D"/>
    <w:rsid w:val="00064067"/>
    <w:rsid w:val="00064BD6"/>
    <w:rsid w:val="000652F1"/>
    <w:rsid w:val="000666DC"/>
    <w:rsid w:val="000709FF"/>
    <w:rsid w:val="00070A42"/>
    <w:rsid w:val="00073421"/>
    <w:rsid w:val="000738B4"/>
    <w:rsid w:val="00074331"/>
    <w:rsid w:val="00074A6F"/>
    <w:rsid w:val="00075E09"/>
    <w:rsid w:val="000765C9"/>
    <w:rsid w:val="0007760C"/>
    <w:rsid w:val="00077CCB"/>
    <w:rsid w:val="00080291"/>
    <w:rsid w:val="00081A38"/>
    <w:rsid w:val="0008537F"/>
    <w:rsid w:val="00085B2B"/>
    <w:rsid w:val="000863FA"/>
    <w:rsid w:val="00087598"/>
    <w:rsid w:val="00090064"/>
    <w:rsid w:val="00091112"/>
    <w:rsid w:val="00091B5F"/>
    <w:rsid w:val="00092147"/>
    <w:rsid w:val="00093B3A"/>
    <w:rsid w:val="00094193"/>
    <w:rsid w:val="0009463F"/>
    <w:rsid w:val="00094B2C"/>
    <w:rsid w:val="00095272"/>
    <w:rsid w:val="00096BBC"/>
    <w:rsid w:val="00097598"/>
    <w:rsid w:val="00097D2B"/>
    <w:rsid w:val="000A033C"/>
    <w:rsid w:val="000A3B3F"/>
    <w:rsid w:val="000A3BAB"/>
    <w:rsid w:val="000A3F50"/>
    <w:rsid w:val="000A4ED9"/>
    <w:rsid w:val="000A50B1"/>
    <w:rsid w:val="000A5F54"/>
    <w:rsid w:val="000A6EB9"/>
    <w:rsid w:val="000A71B1"/>
    <w:rsid w:val="000B2333"/>
    <w:rsid w:val="000B2F1E"/>
    <w:rsid w:val="000B37D4"/>
    <w:rsid w:val="000B60DC"/>
    <w:rsid w:val="000B64BD"/>
    <w:rsid w:val="000B7115"/>
    <w:rsid w:val="000B7386"/>
    <w:rsid w:val="000C023B"/>
    <w:rsid w:val="000C0CFC"/>
    <w:rsid w:val="000C117D"/>
    <w:rsid w:val="000C13B4"/>
    <w:rsid w:val="000C2244"/>
    <w:rsid w:val="000C258F"/>
    <w:rsid w:val="000C2780"/>
    <w:rsid w:val="000C3EFD"/>
    <w:rsid w:val="000C4D75"/>
    <w:rsid w:val="000C4D77"/>
    <w:rsid w:val="000C6A6D"/>
    <w:rsid w:val="000C7845"/>
    <w:rsid w:val="000C7CCD"/>
    <w:rsid w:val="000D0BA7"/>
    <w:rsid w:val="000D3979"/>
    <w:rsid w:val="000D420D"/>
    <w:rsid w:val="000D4E98"/>
    <w:rsid w:val="000D50A0"/>
    <w:rsid w:val="000D650A"/>
    <w:rsid w:val="000E118C"/>
    <w:rsid w:val="000E16DB"/>
    <w:rsid w:val="000E179A"/>
    <w:rsid w:val="000E17D5"/>
    <w:rsid w:val="000E2898"/>
    <w:rsid w:val="000E3C66"/>
    <w:rsid w:val="000E4909"/>
    <w:rsid w:val="000E7E3F"/>
    <w:rsid w:val="000F00E0"/>
    <w:rsid w:val="000F1DD5"/>
    <w:rsid w:val="000F2C6D"/>
    <w:rsid w:val="000F2CB5"/>
    <w:rsid w:val="000F46D1"/>
    <w:rsid w:val="000F5DBC"/>
    <w:rsid w:val="000F63B1"/>
    <w:rsid w:val="000F6939"/>
    <w:rsid w:val="00100797"/>
    <w:rsid w:val="00101642"/>
    <w:rsid w:val="00103895"/>
    <w:rsid w:val="00104864"/>
    <w:rsid w:val="0010558E"/>
    <w:rsid w:val="00107B4A"/>
    <w:rsid w:val="00107C25"/>
    <w:rsid w:val="001115AE"/>
    <w:rsid w:val="001117AB"/>
    <w:rsid w:val="001121B7"/>
    <w:rsid w:val="001134D6"/>
    <w:rsid w:val="0011356C"/>
    <w:rsid w:val="00114DD0"/>
    <w:rsid w:val="001157D2"/>
    <w:rsid w:val="001163F4"/>
    <w:rsid w:val="001206C3"/>
    <w:rsid w:val="001210ED"/>
    <w:rsid w:val="00121C2B"/>
    <w:rsid w:val="00122119"/>
    <w:rsid w:val="001239DD"/>
    <w:rsid w:val="00126945"/>
    <w:rsid w:val="00126AF3"/>
    <w:rsid w:val="00131CEE"/>
    <w:rsid w:val="001323AE"/>
    <w:rsid w:val="00132E4F"/>
    <w:rsid w:val="001348E1"/>
    <w:rsid w:val="0013552E"/>
    <w:rsid w:val="00135715"/>
    <w:rsid w:val="001360E5"/>
    <w:rsid w:val="00136C40"/>
    <w:rsid w:val="00141105"/>
    <w:rsid w:val="001418F3"/>
    <w:rsid w:val="00142CB6"/>
    <w:rsid w:val="0014468B"/>
    <w:rsid w:val="00145139"/>
    <w:rsid w:val="00145A4A"/>
    <w:rsid w:val="00145AA9"/>
    <w:rsid w:val="00146372"/>
    <w:rsid w:val="00146AB7"/>
    <w:rsid w:val="0014748E"/>
    <w:rsid w:val="00147E56"/>
    <w:rsid w:val="0015064B"/>
    <w:rsid w:val="001517A4"/>
    <w:rsid w:val="00152A62"/>
    <w:rsid w:val="00152FA1"/>
    <w:rsid w:val="001536C0"/>
    <w:rsid w:val="00153E4D"/>
    <w:rsid w:val="00154BF1"/>
    <w:rsid w:val="001559E2"/>
    <w:rsid w:val="00155C40"/>
    <w:rsid w:val="0015696F"/>
    <w:rsid w:val="00156A2B"/>
    <w:rsid w:val="001571ED"/>
    <w:rsid w:val="00157E0D"/>
    <w:rsid w:val="001604F2"/>
    <w:rsid w:val="001611D5"/>
    <w:rsid w:val="001654E0"/>
    <w:rsid w:val="001657FD"/>
    <w:rsid w:val="001667B7"/>
    <w:rsid w:val="00167495"/>
    <w:rsid w:val="001677A5"/>
    <w:rsid w:val="00172F77"/>
    <w:rsid w:val="00173359"/>
    <w:rsid w:val="001739C0"/>
    <w:rsid w:val="00174320"/>
    <w:rsid w:val="00176083"/>
    <w:rsid w:val="0017663E"/>
    <w:rsid w:val="001830FF"/>
    <w:rsid w:val="001877EC"/>
    <w:rsid w:val="001878E2"/>
    <w:rsid w:val="00187E70"/>
    <w:rsid w:val="00190CCF"/>
    <w:rsid w:val="00192096"/>
    <w:rsid w:val="00193186"/>
    <w:rsid w:val="00193AD3"/>
    <w:rsid w:val="0019438D"/>
    <w:rsid w:val="00194408"/>
    <w:rsid w:val="00194440"/>
    <w:rsid w:val="00197604"/>
    <w:rsid w:val="00197F04"/>
    <w:rsid w:val="001A0EF6"/>
    <w:rsid w:val="001A160D"/>
    <w:rsid w:val="001A28A1"/>
    <w:rsid w:val="001A3105"/>
    <w:rsid w:val="001A3874"/>
    <w:rsid w:val="001A38BB"/>
    <w:rsid w:val="001A494D"/>
    <w:rsid w:val="001A5650"/>
    <w:rsid w:val="001A7461"/>
    <w:rsid w:val="001B2616"/>
    <w:rsid w:val="001B42A7"/>
    <w:rsid w:val="001B6A31"/>
    <w:rsid w:val="001B6DE8"/>
    <w:rsid w:val="001C293F"/>
    <w:rsid w:val="001C2EA0"/>
    <w:rsid w:val="001C4324"/>
    <w:rsid w:val="001C4433"/>
    <w:rsid w:val="001C607C"/>
    <w:rsid w:val="001C63DC"/>
    <w:rsid w:val="001C668A"/>
    <w:rsid w:val="001C6693"/>
    <w:rsid w:val="001C6798"/>
    <w:rsid w:val="001C7E48"/>
    <w:rsid w:val="001D1ED6"/>
    <w:rsid w:val="001D222F"/>
    <w:rsid w:val="001D381F"/>
    <w:rsid w:val="001D4546"/>
    <w:rsid w:val="001D493A"/>
    <w:rsid w:val="001D5C53"/>
    <w:rsid w:val="001D6263"/>
    <w:rsid w:val="001D7DC0"/>
    <w:rsid w:val="001E08A7"/>
    <w:rsid w:val="001E0A4B"/>
    <w:rsid w:val="001E0A89"/>
    <w:rsid w:val="001E2AB4"/>
    <w:rsid w:val="001E2EFF"/>
    <w:rsid w:val="001E39A9"/>
    <w:rsid w:val="001E4E9B"/>
    <w:rsid w:val="001E6FA8"/>
    <w:rsid w:val="001F0695"/>
    <w:rsid w:val="001F28B9"/>
    <w:rsid w:val="001F3822"/>
    <w:rsid w:val="001F3D3D"/>
    <w:rsid w:val="001F3FB7"/>
    <w:rsid w:val="001F456D"/>
    <w:rsid w:val="001F4AD7"/>
    <w:rsid w:val="001F4C09"/>
    <w:rsid w:val="001F4FBE"/>
    <w:rsid w:val="001F5EC5"/>
    <w:rsid w:val="001F740C"/>
    <w:rsid w:val="001F7528"/>
    <w:rsid w:val="0020094E"/>
    <w:rsid w:val="00200F83"/>
    <w:rsid w:val="00202123"/>
    <w:rsid w:val="00202A52"/>
    <w:rsid w:val="002033E9"/>
    <w:rsid w:val="00203405"/>
    <w:rsid w:val="00203BF8"/>
    <w:rsid w:val="00203F0F"/>
    <w:rsid w:val="00203F24"/>
    <w:rsid w:val="002059B5"/>
    <w:rsid w:val="00206038"/>
    <w:rsid w:val="00206A0E"/>
    <w:rsid w:val="002125EE"/>
    <w:rsid w:val="002128B8"/>
    <w:rsid w:val="0021293A"/>
    <w:rsid w:val="00213054"/>
    <w:rsid w:val="00217D9D"/>
    <w:rsid w:val="00223937"/>
    <w:rsid w:val="00223E6C"/>
    <w:rsid w:val="002241F9"/>
    <w:rsid w:val="0022421A"/>
    <w:rsid w:val="002244E1"/>
    <w:rsid w:val="00226069"/>
    <w:rsid w:val="0022607E"/>
    <w:rsid w:val="00227B38"/>
    <w:rsid w:val="00227C43"/>
    <w:rsid w:val="00230D9C"/>
    <w:rsid w:val="00231ECF"/>
    <w:rsid w:val="00231FC8"/>
    <w:rsid w:val="00234697"/>
    <w:rsid w:val="00235573"/>
    <w:rsid w:val="00235CD0"/>
    <w:rsid w:val="00236703"/>
    <w:rsid w:val="002401D9"/>
    <w:rsid w:val="00241295"/>
    <w:rsid w:val="002431A7"/>
    <w:rsid w:val="00243706"/>
    <w:rsid w:val="00243743"/>
    <w:rsid w:val="002437F5"/>
    <w:rsid w:val="00243BB1"/>
    <w:rsid w:val="00247F50"/>
    <w:rsid w:val="0025069C"/>
    <w:rsid w:val="00253F62"/>
    <w:rsid w:val="002541B8"/>
    <w:rsid w:val="00254AF8"/>
    <w:rsid w:val="00255A11"/>
    <w:rsid w:val="002564B2"/>
    <w:rsid w:val="00257BB6"/>
    <w:rsid w:val="00262420"/>
    <w:rsid w:val="002631E6"/>
    <w:rsid w:val="002642BA"/>
    <w:rsid w:val="002701B9"/>
    <w:rsid w:val="00270384"/>
    <w:rsid w:val="00270842"/>
    <w:rsid w:val="0027136D"/>
    <w:rsid w:val="002716FE"/>
    <w:rsid w:val="00271713"/>
    <w:rsid w:val="00272CE1"/>
    <w:rsid w:val="002739AE"/>
    <w:rsid w:val="00274298"/>
    <w:rsid w:val="00274372"/>
    <w:rsid w:val="002754CA"/>
    <w:rsid w:val="00275A8B"/>
    <w:rsid w:val="002763CB"/>
    <w:rsid w:val="00282118"/>
    <w:rsid w:val="002824E8"/>
    <w:rsid w:val="00282B4F"/>
    <w:rsid w:val="002858A5"/>
    <w:rsid w:val="00286D17"/>
    <w:rsid w:val="00286DE2"/>
    <w:rsid w:val="0029214F"/>
    <w:rsid w:val="00292A94"/>
    <w:rsid w:val="002932AC"/>
    <w:rsid w:val="00294528"/>
    <w:rsid w:val="00294D62"/>
    <w:rsid w:val="00294FA5"/>
    <w:rsid w:val="00296E06"/>
    <w:rsid w:val="002A1324"/>
    <w:rsid w:val="002A1438"/>
    <w:rsid w:val="002A2F65"/>
    <w:rsid w:val="002A2FE1"/>
    <w:rsid w:val="002A33FB"/>
    <w:rsid w:val="002A3853"/>
    <w:rsid w:val="002A3AA7"/>
    <w:rsid w:val="002A4238"/>
    <w:rsid w:val="002A49F2"/>
    <w:rsid w:val="002A4B63"/>
    <w:rsid w:val="002A538D"/>
    <w:rsid w:val="002A56C5"/>
    <w:rsid w:val="002B16FF"/>
    <w:rsid w:val="002B27AC"/>
    <w:rsid w:val="002B3544"/>
    <w:rsid w:val="002B6082"/>
    <w:rsid w:val="002B62DD"/>
    <w:rsid w:val="002B6DEF"/>
    <w:rsid w:val="002C1346"/>
    <w:rsid w:val="002C229E"/>
    <w:rsid w:val="002C315D"/>
    <w:rsid w:val="002C3A81"/>
    <w:rsid w:val="002C46BE"/>
    <w:rsid w:val="002C4C4F"/>
    <w:rsid w:val="002D0F93"/>
    <w:rsid w:val="002D1A8E"/>
    <w:rsid w:val="002D6B69"/>
    <w:rsid w:val="002D7474"/>
    <w:rsid w:val="002E02C2"/>
    <w:rsid w:val="002E0367"/>
    <w:rsid w:val="002E0716"/>
    <w:rsid w:val="002E1283"/>
    <w:rsid w:val="002E219E"/>
    <w:rsid w:val="002E3B26"/>
    <w:rsid w:val="002E4BFA"/>
    <w:rsid w:val="002E591F"/>
    <w:rsid w:val="002E60F4"/>
    <w:rsid w:val="002F1034"/>
    <w:rsid w:val="002F1132"/>
    <w:rsid w:val="002F127C"/>
    <w:rsid w:val="002F20DC"/>
    <w:rsid w:val="002F3092"/>
    <w:rsid w:val="002F35B8"/>
    <w:rsid w:val="002F38FB"/>
    <w:rsid w:val="002F4915"/>
    <w:rsid w:val="002F5A2E"/>
    <w:rsid w:val="0030059F"/>
    <w:rsid w:val="00300F62"/>
    <w:rsid w:val="00301ED9"/>
    <w:rsid w:val="00302A8D"/>
    <w:rsid w:val="00303CF3"/>
    <w:rsid w:val="00303F5F"/>
    <w:rsid w:val="00304C97"/>
    <w:rsid w:val="003055BB"/>
    <w:rsid w:val="00305953"/>
    <w:rsid w:val="00305A06"/>
    <w:rsid w:val="003102ED"/>
    <w:rsid w:val="00311206"/>
    <w:rsid w:val="00311508"/>
    <w:rsid w:val="00312B70"/>
    <w:rsid w:val="00312FC5"/>
    <w:rsid w:val="00316127"/>
    <w:rsid w:val="00316233"/>
    <w:rsid w:val="00316263"/>
    <w:rsid w:val="00317378"/>
    <w:rsid w:val="00320178"/>
    <w:rsid w:val="00321280"/>
    <w:rsid w:val="00322C81"/>
    <w:rsid w:val="00323C3E"/>
    <w:rsid w:val="00324D8B"/>
    <w:rsid w:val="00324E50"/>
    <w:rsid w:val="00325191"/>
    <w:rsid w:val="003265E4"/>
    <w:rsid w:val="003302CC"/>
    <w:rsid w:val="0033295D"/>
    <w:rsid w:val="00333124"/>
    <w:rsid w:val="00333419"/>
    <w:rsid w:val="00333CCC"/>
    <w:rsid w:val="00336038"/>
    <w:rsid w:val="00336A34"/>
    <w:rsid w:val="00340C6D"/>
    <w:rsid w:val="00342C19"/>
    <w:rsid w:val="00345115"/>
    <w:rsid w:val="00345736"/>
    <w:rsid w:val="00347D45"/>
    <w:rsid w:val="00350DEE"/>
    <w:rsid w:val="00351801"/>
    <w:rsid w:val="00352DDD"/>
    <w:rsid w:val="003534C5"/>
    <w:rsid w:val="00353E5B"/>
    <w:rsid w:val="0035478A"/>
    <w:rsid w:val="00354A4A"/>
    <w:rsid w:val="00354A9C"/>
    <w:rsid w:val="00356648"/>
    <w:rsid w:val="00361F1A"/>
    <w:rsid w:val="00361F39"/>
    <w:rsid w:val="003621A5"/>
    <w:rsid w:val="003621CB"/>
    <w:rsid w:val="0036545C"/>
    <w:rsid w:val="00370191"/>
    <w:rsid w:val="003701AE"/>
    <w:rsid w:val="00370D8D"/>
    <w:rsid w:val="00371C89"/>
    <w:rsid w:val="003729AC"/>
    <w:rsid w:val="00374540"/>
    <w:rsid w:val="00375CC4"/>
    <w:rsid w:val="0037637B"/>
    <w:rsid w:val="003767D6"/>
    <w:rsid w:val="003773E5"/>
    <w:rsid w:val="00377568"/>
    <w:rsid w:val="003800F6"/>
    <w:rsid w:val="003812AA"/>
    <w:rsid w:val="0038145F"/>
    <w:rsid w:val="00381577"/>
    <w:rsid w:val="00381C77"/>
    <w:rsid w:val="00382AB2"/>
    <w:rsid w:val="00383E7E"/>
    <w:rsid w:val="00384B80"/>
    <w:rsid w:val="00385B13"/>
    <w:rsid w:val="003869E0"/>
    <w:rsid w:val="00386CDC"/>
    <w:rsid w:val="003874BF"/>
    <w:rsid w:val="003901C5"/>
    <w:rsid w:val="003908BC"/>
    <w:rsid w:val="00390CA8"/>
    <w:rsid w:val="00391479"/>
    <w:rsid w:val="00391BE0"/>
    <w:rsid w:val="00392DEA"/>
    <w:rsid w:val="00392E92"/>
    <w:rsid w:val="00393871"/>
    <w:rsid w:val="00393937"/>
    <w:rsid w:val="0039412E"/>
    <w:rsid w:val="00397AB4"/>
    <w:rsid w:val="003A05FC"/>
    <w:rsid w:val="003A18D2"/>
    <w:rsid w:val="003A1FF4"/>
    <w:rsid w:val="003A21CE"/>
    <w:rsid w:val="003A276B"/>
    <w:rsid w:val="003A3CA5"/>
    <w:rsid w:val="003A4115"/>
    <w:rsid w:val="003A77E2"/>
    <w:rsid w:val="003B03B4"/>
    <w:rsid w:val="003B2030"/>
    <w:rsid w:val="003B4163"/>
    <w:rsid w:val="003B5FF2"/>
    <w:rsid w:val="003B6D9C"/>
    <w:rsid w:val="003B72EB"/>
    <w:rsid w:val="003C062B"/>
    <w:rsid w:val="003C1587"/>
    <w:rsid w:val="003C15D6"/>
    <w:rsid w:val="003C1E52"/>
    <w:rsid w:val="003C499B"/>
    <w:rsid w:val="003C4BFF"/>
    <w:rsid w:val="003C7B2C"/>
    <w:rsid w:val="003D0086"/>
    <w:rsid w:val="003D011E"/>
    <w:rsid w:val="003D0660"/>
    <w:rsid w:val="003D1008"/>
    <w:rsid w:val="003D1385"/>
    <w:rsid w:val="003D1ED7"/>
    <w:rsid w:val="003D2510"/>
    <w:rsid w:val="003D337A"/>
    <w:rsid w:val="003D3D2A"/>
    <w:rsid w:val="003D57CE"/>
    <w:rsid w:val="003D5C0C"/>
    <w:rsid w:val="003D63F1"/>
    <w:rsid w:val="003D7D58"/>
    <w:rsid w:val="003E0672"/>
    <w:rsid w:val="003E07E4"/>
    <w:rsid w:val="003E1913"/>
    <w:rsid w:val="003E1A99"/>
    <w:rsid w:val="003E2170"/>
    <w:rsid w:val="003E2D65"/>
    <w:rsid w:val="003E4710"/>
    <w:rsid w:val="003E5965"/>
    <w:rsid w:val="003E7B25"/>
    <w:rsid w:val="003E7F1C"/>
    <w:rsid w:val="003F006C"/>
    <w:rsid w:val="003F0727"/>
    <w:rsid w:val="003F1DB4"/>
    <w:rsid w:val="003F4C88"/>
    <w:rsid w:val="003F4E7D"/>
    <w:rsid w:val="003F5162"/>
    <w:rsid w:val="003F6819"/>
    <w:rsid w:val="003F7EF9"/>
    <w:rsid w:val="00400085"/>
    <w:rsid w:val="004001A4"/>
    <w:rsid w:val="004019DB"/>
    <w:rsid w:val="004038EC"/>
    <w:rsid w:val="004047F0"/>
    <w:rsid w:val="004052D8"/>
    <w:rsid w:val="0040533E"/>
    <w:rsid w:val="0040597A"/>
    <w:rsid w:val="004068B7"/>
    <w:rsid w:val="00406C3F"/>
    <w:rsid w:val="00406FD6"/>
    <w:rsid w:val="0040788E"/>
    <w:rsid w:val="004078AC"/>
    <w:rsid w:val="00410FEA"/>
    <w:rsid w:val="00412A34"/>
    <w:rsid w:val="00413E03"/>
    <w:rsid w:val="0041456D"/>
    <w:rsid w:val="00420BA0"/>
    <w:rsid w:val="00421397"/>
    <w:rsid w:val="0042166C"/>
    <w:rsid w:val="00423B22"/>
    <w:rsid w:val="004248A2"/>
    <w:rsid w:val="00425B47"/>
    <w:rsid w:val="00425FEB"/>
    <w:rsid w:val="00427721"/>
    <w:rsid w:val="00431437"/>
    <w:rsid w:val="004320A9"/>
    <w:rsid w:val="004326A5"/>
    <w:rsid w:val="0043305B"/>
    <w:rsid w:val="00434800"/>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5696"/>
    <w:rsid w:val="00457F00"/>
    <w:rsid w:val="004600C3"/>
    <w:rsid w:val="00460830"/>
    <w:rsid w:val="0046173A"/>
    <w:rsid w:val="00462D91"/>
    <w:rsid w:val="00463197"/>
    <w:rsid w:val="00463A0F"/>
    <w:rsid w:val="00463F67"/>
    <w:rsid w:val="004646C9"/>
    <w:rsid w:val="00464774"/>
    <w:rsid w:val="004649F2"/>
    <w:rsid w:val="00464B10"/>
    <w:rsid w:val="00464B41"/>
    <w:rsid w:val="00464C94"/>
    <w:rsid w:val="00465B02"/>
    <w:rsid w:val="00465DF5"/>
    <w:rsid w:val="00467C3A"/>
    <w:rsid w:val="00472EE3"/>
    <w:rsid w:val="004768AB"/>
    <w:rsid w:val="00477848"/>
    <w:rsid w:val="00477C8E"/>
    <w:rsid w:val="00480E76"/>
    <w:rsid w:val="00481D41"/>
    <w:rsid w:val="00482C80"/>
    <w:rsid w:val="00483198"/>
    <w:rsid w:val="00483C45"/>
    <w:rsid w:val="004848F3"/>
    <w:rsid w:val="00485445"/>
    <w:rsid w:val="0048583E"/>
    <w:rsid w:val="00485B63"/>
    <w:rsid w:val="004865C7"/>
    <w:rsid w:val="004866BF"/>
    <w:rsid w:val="00487EEC"/>
    <w:rsid w:val="00490FBB"/>
    <w:rsid w:val="00491478"/>
    <w:rsid w:val="00491DFF"/>
    <w:rsid w:val="00494213"/>
    <w:rsid w:val="004961D4"/>
    <w:rsid w:val="004A1B2B"/>
    <w:rsid w:val="004A4244"/>
    <w:rsid w:val="004A4778"/>
    <w:rsid w:val="004A4E1A"/>
    <w:rsid w:val="004A4E72"/>
    <w:rsid w:val="004A5BF9"/>
    <w:rsid w:val="004A627C"/>
    <w:rsid w:val="004A6546"/>
    <w:rsid w:val="004A6B42"/>
    <w:rsid w:val="004B0355"/>
    <w:rsid w:val="004B1B8E"/>
    <w:rsid w:val="004B25B5"/>
    <w:rsid w:val="004B2A20"/>
    <w:rsid w:val="004B3460"/>
    <w:rsid w:val="004B35B9"/>
    <w:rsid w:val="004B3FA7"/>
    <w:rsid w:val="004B4BD9"/>
    <w:rsid w:val="004B5670"/>
    <w:rsid w:val="004B59A0"/>
    <w:rsid w:val="004B6212"/>
    <w:rsid w:val="004C026C"/>
    <w:rsid w:val="004C1CCD"/>
    <w:rsid w:val="004C200E"/>
    <w:rsid w:val="004C3E56"/>
    <w:rsid w:val="004C4FA5"/>
    <w:rsid w:val="004C5094"/>
    <w:rsid w:val="004C5C51"/>
    <w:rsid w:val="004C6C06"/>
    <w:rsid w:val="004D1723"/>
    <w:rsid w:val="004D1FA2"/>
    <w:rsid w:val="004D2265"/>
    <w:rsid w:val="004D29C0"/>
    <w:rsid w:val="004D2B0E"/>
    <w:rsid w:val="004D2E1B"/>
    <w:rsid w:val="004D41F3"/>
    <w:rsid w:val="004D433B"/>
    <w:rsid w:val="004D5692"/>
    <w:rsid w:val="004D5CDE"/>
    <w:rsid w:val="004E0899"/>
    <w:rsid w:val="004E0FD6"/>
    <w:rsid w:val="004E14AE"/>
    <w:rsid w:val="004E2046"/>
    <w:rsid w:val="004E227C"/>
    <w:rsid w:val="004E23D5"/>
    <w:rsid w:val="004E2939"/>
    <w:rsid w:val="004E2FFD"/>
    <w:rsid w:val="004E3210"/>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49D"/>
    <w:rsid w:val="004F7BA6"/>
    <w:rsid w:val="00502B52"/>
    <w:rsid w:val="0050348B"/>
    <w:rsid w:val="00505058"/>
    <w:rsid w:val="005061FE"/>
    <w:rsid w:val="005065F0"/>
    <w:rsid w:val="005065FC"/>
    <w:rsid w:val="00506771"/>
    <w:rsid w:val="00507FF4"/>
    <w:rsid w:val="00510D54"/>
    <w:rsid w:val="00511E35"/>
    <w:rsid w:val="0051270C"/>
    <w:rsid w:val="00512872"/>
    <w:rsid w:val="00513078"/>
    <w:rsid w:val="00513D90"/>
    <w:rsid w:val="00514D19"/>
    <w:rsid w:val="00514EBE"/>
    <w:rsid w:val="0051506E"/>
    <w:rsid w:val="00515418"/>
    <w:rsid w:val="00515651"/>
    <w:rsid w:val="00516F13"/>
    <w:rsid w:val="00520E23"/>
    <w:rsid w:val="005211F8"/>
    <w:rsid w:val="00521D00"/>
    <w:rsid w:val="0052236B"/>
    <w:rsid w:val="00524423"/>
    <w:rsid w:val="00524E71"/>
    <w:rsid w:val="005254FF"/>
    <w:rsid w:val="00525866"/>
    <w:rsid w:val="00525A71"/>
    <w:rsid w:val="005266C5"/>
    <w:rsid w:val="00527A5D"/>
    <w:rsid w:val="005309CF"/>
    <w:rsid w:val="00531204"/>
    <w:rsid w:val="0053138C"/>
    <w:rsid w:val="00532FE4"/>
    <w:rsid w:val="00533C0F"/>
    <w:rsid w:val="005341FE"/>
    <w:rsid w:val="00534913"/>
    <w:rsid w:val="00534E87"/>
    <w:rsid w:val="005357B3"/>
    <w:rsid w:val="00535D20"/>
    <w:rsid w:val="00535EDB"/>
    <w:rsid w:val="00537046"/>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1F8E"/>
    <w:rsid w:val="00562BC3"/>
    <w:rsid w:val="00562F20"/>
    <w:rsid w:val="005639A2"/>
    <w:rsid w:val="00563AE2"/>
    <w:rsid w:val="00563B6F"/>
    <w:rsid w:val="00563C5C"/>
    <w:rsid w:val="00564061"/>
    <w:rsid w:val="00565F11"/>
    <w:rsid w:val="00567B03"/>
    <w:rsid w:val="005725E2"/>
    <w:rsid w:val="00572AED"/>
    <w:rsid w:val="00573A51"/>
    <w:rsid w:val="00574539"/>
    <w:rsid w:val="00575139"/>
    <w:rsid w:val="00575405"/>
    <w:rsid w:val="0057598C"/>
    <w:rsid w:val="0057694C"/>
    <w:rsid w:val="00577869"/>
    <w:rsid w:val="0058071C"/>
    <w:rsid w:val="0058077E"/>
    <w:rsid w:val="00581779"/>
    <w:rsid w:val="00581E88"/>
    <w:rsid w:val="005829CB"/>
    <w:rsid w:val="00582B99"/>
    <w:rsid w:val="0058305E"/>
    <w:rsid w:val="005847B2"/>
    <w:rsid w:val="00584CEF"/>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E"/>
    <w:rsid w:val="005A0F44"/>
    <w:rsid w:val="005A16FF"/>
    <w:rsid w:val="005A1D19"/>
    <w:rsid w:val="005A1DD9"/>
    <w:rsid w:val="005A202A"/>
    <w:rsid w:val="005A28CD"/>
    <w:rsid w:val="005A2954"/>
    <w:rsid w:val="005A2D70"/>
    <w:rsid w:val="005A5764"/>
    <w:rsid w:val="005A609D"/>
    <w:rsid w:val="005A64FA"/>
    <w:rsid w:val="005A7D88"/>
    <w:rsid w:val="005B0E21"/>
    <w:rsid w:val="005B1135"/>
    <w:rsid w:val="005B3B79"/>
    <w:rsid w:val="005B3D0B"/>
    <w:rsid w:val="005B4755"/>
    <w:rsid w:val="005C0D7B"/>
    <w:rsid w:val="005C30F1"/>
    <w:rsid w:val="005C3241"/>
    <w:rsid w:val="005C433F"/>
    <w:rsid w:val="005C5539"/>
    <w:rsid w:val="005C5744"/>
    <w:rsid w:val="005C5E8B"/>
    <w:rsid w:val="005C5FCC"/>
    <w:rsid w:val="005C6C30"/>
    <w:rsid w:val="005C70E8"/>
    <w:rsid w:val="005C74EB"/>
    <w:rsid w:val="005C7D8E"/>
    <w:rsid w:val="005D1AA4"/>
    <w:rsid w:val="005D224E"/>
    <w:rsid w:val="005D461F"/>
    <w:rsid w:val="005D514D"/>
    <w:rsid w:val="005D5545"/>
    <w:rsid w:val="005D5AF7"/>
    <w:rsid w:val="005D5C74"/>
    <w:rsid w:val="005D661C"/>
    <w:rsid w:val="005E0110"/>
    <w:rsid w:val="005E0E75"/>
    <w:rsid w:val="005E236F"/>
    <w:rsid w:val="005E42CA"/>
    <w:rsid w:val="005E4829"/>
    <w:rsid w:val="005E5760"/>
    <w:rsid w:val="005E6586"/>
    <w:rsid w:val="005E6620"/>
    <w:rsid w:val="005E71C2"/>
    <w:rsid w:val="005E7480"/>
    <w:rsid w:val="005F094D"/>
    <w:rsid w:val="005F0D74"/>
    <w:rsid w:val="005F43E7"/>
    <w:rsid w:val="005F5848"/>
    <w:rsid w:val="005F5A4E"/>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FAE"/>
    <w:rsid w:val="00614C2C"/>
    <w:rsid w:val="00615839"/>
    <w:rsid w:val="0061628A"/>
    <w:rsid w:val="00617F63"/>
    <w:rsid w:val="006210BC"/>
    <w:rsid w:val="00621835"/>
    <w:rsid w:val="0062304C"/>
    <w:rsid w:val="00626DD4"/>
    <w:rsid w:val="00630064"/>
    <w:rsid w:val="00630303"/>
    <w:rsid w:val="00630845"/>
    <w:rsid w:val="00632C30"/>
    <w:rsid w:val="00633274"/>
    <w:rsid w:val="00633DB2"/>
    <w:rsid w:val="00634D08"/>
    <w:rsid w:val="006351F1"/>
    <w:rsid w:val="00636DE8"/>
    <w:rsid w:val="00637C7D"/>
    <w:rsid w:val="006402FB"/>
    <w:rsid w:val="00640ABE"/>
    <w:rsid w:val="006418D5"/>
    <w:rsid w:val="00641F0A"/>
    <w:rsid w:val="0064338A"/>
    <w:rsid w:val="0064452A"/>
    <w:rsid w:val="00645086"/>
    <w:rsid w:val="00645EFA"/>
    <w:rsid w:val="006465AC"/>
    <w:rsid w:val="0064672C"/>
    <w:rsid w:val="00646CC3"/>
    <w:rsid w:val="0065078F"/>
    <w:rsid w:val="006519E6"/>
    <w:rsid w:val="00651B1B"/>
    <w:rsid w:val="00654811"/>
    <w:rsid w:val="00656F68"/>
    <w:rsid w:val="006578C3"/>
    <w:rsid w:val="00660705"/>
    <w:rsid w:val="00660AFA"/>
    <w:rsid w:val="00664FA5"/>
    <w:rsid w:val="00665433"/>
    <w:rsid w:val="006658A4"/>
    <w:rsid w:val="00666AE8"/>
    <w:rsid w:val="006703D4"/>
    <w:rsid w:val="006719FC"/>
    <w:rsid w:val="00672781"/>
    <w:rsid w:val="00672A67"/>
    <w:rsid w:val="0067403A"/>
    <w:rsid w:val="00675F08"/>
    <w:rsid w:val="006763A4"/>
    <w:rsid w:val="006765F8"/>
    <w:rsid w:val="00676D1D"/>
    <w:rsid w:val="00680CFF"/>
    <w:rsid w:val="00681159"/>
    <w:rsid w:val="0068430F"/>
    <w:rsid w:val="0068530F"/>
    <w:rsid w:val="006863F2"/>
    <w:rsid w:val="00686C81"/>
    <w:rsid w:val="00691680"/>
    <w:rsid w:val="006933A9"/>
    <w:rsid w:val="00693A4D"/>
    <w:rsid w:val="0069428D"/>
    <w:rsid w:val="00695B82"/>
    <w:rsid w:val="00695D69"/>
    <w:rsid w:val="006969BC"/>
    <w:rsid w:val="00696B69"/>
    <w:rsid w:val="006975B8"/>
    <w:rsid w:val="006A03A9"/>
    <w:rsid w:val="006A1644"/>
    <w:rsid w:val="006A2E5D"/>
    <w:rsid w:val="006A3CF0"/>
    <w:rsid w:val="006A3F93"/>
    <w:rsid w:val="006A4E81"/>
    <w:rsid w:val="006A545A"/>
    <w:rsid w:val="006A6487"/>
    <w:rsid w:val="006A683A"/>
    <w:rsid w:val="006B1383"/>
    <w:rsid w:val="006B4DAB"/>
    <w:rsid w:val="006B5B69"/>
    <w:rsid w:val="006B7F65"/>
    <w:rsid w:val="006C0B18"/>
    <w:rsid w:val="006C10C8"/>
    <w:rsid w:val="006C1B2F"/>
    <w:rsid w:val="006C26D8"/>
    <w:rsid w:val="006C46BB"/>
    <w:rsid w:val="006C4E9D"/>
    <w:rsid w:val="006C5AB9"/>
    <w:rsid w:val="006C5F9A"/>
    <w:rsid w:val="006D0432"/>
    <w:rsid w:val="006D2717"/>
    <w:rsid w:val="006D3688"/>
    <w:rsid w:val="006D5200"/>
    <w:rsid w:val="006D533D"/>
    <w:rsid w:val="006D56BA"/>
    <w:rsid w:val="006D5737"/>
    <w:rsid w:val="006D5D14"/>
    <w:rsid w:val="006D6454"/>
    <w:rsid w:val="006D7AB9"/>
    <w:rsid w:val="006E0190"/>
    <w:rsid w:val="006E1186"/>
    <w:rsid w:val="006E1DD2"/>
    <w:rsid w:val="006E2396"/>
    <w:rsid w:val="006E364F"/>
    <w:rsid w:val="006E413E"/>
    <w:rsid w:val="006E52D7"/>
    <w:rsid w:val="006E6D6A"/>
    <w:rsid w:val="006E713C"/>
    <w:rsid w:val="006F0A72"/>
    <w:rsid w:val="006F2121"/>
    <w:rsid w:val="006F2157"/>
    <w:rsid w:val="006F2683"/>
    <w:rsid w:val="006F2AF2"/>
    <w:rsid w:val="006F3209"/>
    <w:rsid w:val="006F3314"/>
    <w:rsid w:val="006F3F98"/>
    <w:rsid w:val="006F5727"/>
    <w:rsid w:val="006F58B3"/>
    <w:rsid w:val="006F5C38"/>
    <w:rsid w:val="006F622F"/>
    <w:rsid w:val="006F6AD2"/>
    <w:rsid w:val="0070146E"/>
    <w:rsid w:val="007019BE"/>
    <w:rsid w:val="00701D33"/>
    <w:rsid w:val="00701DE4"/>
    <w:rsid w:val="00703356"/>
    <w:rsid w:val="00703D47"/>
    <w:rsid w:val="00704B4C"/>
    <w:rsid w:val="00704C6B"/>
    <w:rsid w:val="0070582C"/>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E0F"/>
    <w:rsid w:val="0072564D"/>
    <w:rsid w:val="007260BB"/>
    <w:rsid w:val="007279AA"/>
    <w:rsid w:val="00730951"/>
    <w:rsid w:val="007325F1"/>
    <w:rsid w:val="00734457"/>
    <w:rsid w:val="00734DFC"/>
    <w:rsid w:val="0073545B"/>
    <w:rsid w:val="007357A1"/>
    <w:rsid w:val="007357C4"/>
    <w:rsid w:val="00736415"/>
    <w:rsid w:val="00736870"/>
    <w:rsid w:val="00737465"/>
    <w:rsid w:val="00741F59"/>
    <w:rsid w:val="0074311C"/>
    <w:rsid w:val="00743430"/>
    <w:rsid w:val="00743782"/>
    <w:rsid w:val="007437BA"/>
    <w:rsid w:val="007442D0"/>
    <w:rsid w:val="0074478A"/>
    <w:rsid w:val="00744CD0"/>
    <w:rsid w:val="00744E31"/>
    <w:rsid w:val="007454A0"/>
    <w:rsid w:val="00745656"/>
    <w:rsid w:val="0074579B"/>
    <w:rsid w:val="00745DFF"/>
    <w:rsid w:val="00747F3D"/>
    <w:rsid w:val="00751227"/>
    <w:rsid w:val="00751390"/>
    <w:rsid w:val="007520C5"/>
    <w:rsid w:val="007525D8"/>
    <w:rsid w:val="007536F2"/>
    <w:rsid w:val="007545DD"/>
    <w:rsid w:val="00755BD0"/>
    <w:rsid w:val="007576D3"/>
    <w:rsid w:val="007621A0"/>
    <w:rsid w:val="0076355E"/>
    <w:rsid w:val="007653CF"/>
    <w:rsid w:val="00767FAB"/>
    <w:rsid w:val="007713B0"/>
    <w:rsid w:val="0077380D"/>
    <w:rsid w:val="00774355"/>
    <w:rsid w:val="007775D5"/>
    <w:rsid w:val="007830A9"/>
    <w:rsid w:val="00783ED2"/>
    <w:rsid w:val="0078587F"/>
    <w:rsid w:val="0078594A"/>
    <w:rsid w:val="00785BBF"/>
    <w:rsid w:val="00786610"/>
    <w:rsid w:val="007926F7"/>
    <w:rsid w:val="00793846"/>
    <w:rsid w:val="00793A1F"/>
    <w:rsid w:val="007945A3"/>
    <w:rsid w:val="0079600F"/>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F7E"/>
    <w:rsid w:val="007B6310"/>
    <w:rsid w:val="007B6F7B"/>
    <w:rsid w:val="007B78DA"/>
    <w:rsid w:val="007B7D63"/>
    <w:rsid w:val="007C0D39"/>
    <w:rsid w:val="007C0DFE"/>
    <w:rsid w:val="007C2E8B"/>
    <w:rsid w:val="007C32E5"/>
    <w:rsid w:val="007C39DB"/>
    <w:rsid w:val="007C448C"/>
    <w:rsid w:val="007C56C2"/>
    <w:rsid w:val="007C5807"/>
    <w:rsid w:val="007C5E6F"/>
    <w:rsid w:val="007C6263"/>
    <w:rsid w:val="007C7887"/>
    <w:rsid w:val="007D0185"/>
    <w:rsid w:val="007D0275"/>
    <w:rsid w:val="007D2298"/>
    <w:rsid w:val="007D26E2"/>
    <w:rsid w:val="007D34C6"/>
    <w:rsid w:val="007D3D0D"/>
    <w:rsid w:val="007D4284"/>
    <w:rsid w:val="007D525B"/>
    <w:rsid w:val="007D623B"/>
    <w:rsid w:val="007D6314"/>
    <w:rsid w:val="007D6690"/>
    <w:rsid w:val="007D6A41"/>
    <w:rsid w:val="007E06FB"/>
    <w:rsid w:val="007E127A"/>
    <w:rsid w:val="007E188B"/>
    <w:rsid w:val="007E1B61"/>
    <w:rsid w:val="007E2297"/>
    <w:rsid w:val="007E330C"/>
    <w:rsid w:val="007E3830"/>
    <w:rsid w:val="007E4020"/>
    <w:rsid w:val="007E437A"/>
    <w:rsid w:val="007E5C97"/>
    <w:rsid w:val="007E5C9C"/>
    <w:rsid w:val="007E60B2"/>
    <w:rsid w:val="007E6781"/>
    <w:rsid w:val="007F085D"/>
    <w:rsid w:val="007F1A72"/>
    <w:rsid w:val="007F1AF6"/>
    <w:rsid w:val="007F2BF1"/>
    <w:rsid w:val="007F2F25"/>
    <w:rsid w:val="007F5132"/>
    <w:rsid w:val="007F5143"/>
    <w:rsid w:val="007F61E4"/>
    <w:rsid w:val="007F63B0"/>
    <w:rsid w:val="007F6484"/>
    <w:rsid w:val="007F69D4"/>
    <w:rsid w:val="007F75A0"/>
    <w:rsid w:val="00802B24"/>
    <w:rsid w:val="00803698"/>
    <w:rsid w:val="00803A4B"/>
    <w:rsid w:val="00805D7F"/>
    <w:rsid w:val="00805EF4"/>
    <w:rsid w:val="008060A5"/>
    <w:rsid w:val="008061CA"/>
    <w:rsid w:val="00807C1F"/>
    <w:rsid w:val="008122D2"/>
    <w:rsid w:val="008126EA"/>
    <w:rsid w:val="00814337"/>
    <w:rsid w:val="0081498C"/>
    <w:rsid w:val="00816968"/>
    <w:rsid w:val="00816A04"/>
    <w:rsid w:val="00816C35"/>
    <w:rsid w:val="00816FD2"/>
    <w:rsid w:val="00820208"/>
    <w:rsid w:val="00820FC3"/>
    <w:rsid w:val="00821F8B"/>
    <w:rsid w:val="00823109"/>
    <w:rsid w:val="008238A0"/>
    <w:rsid w:val="00824AF7"/>
    <w:rsid w:val="00825B40"/>
    <w:rsid w:val="00826604"/>
    <w:rsid w:val="008267C1"/>
    <w:rsid w:val="00831958"/>
    <w:rsid w:val="008331A9"/>
    <w:rsid w:val="008331EB"/>
    <w:rsid w:val="00834B19"/>
    <w:rsid w:val="00834BFA"/>
    <w:rsid w:val="00835E15"/>
    <w:rsid w:val="00840655"/>
    <w:rsid w:val="0084097E"/>
    <w:rsid w:val="00840CAC"/>
    <w:rsid w:val="00841177"/>
    <w:rsid w:val="00841A29"/>
    <w:rsid w:val="008426E6"/>
    <w:rsid w:val="00843D1F"/>
    <w:rsid w:val="00843FF5"/>
    <w:rsid w:val="00844A09"/>
    <w:rsid w:val="008459D3"/>
    <w:rsid w:val="00845EE1"/>
    <w:rsid w:val="00846590"/>
    <w:rsid w:val="0084676D"/>
    <w:rsid w:val="008467FC"/>
    <w:rsid w:val="00846FC7"/>
    <w:rsid w:val="00847F74"/>
    <w:rsid w:val="008508D3"/>
    <w:rsid w:val="0085257D"/>
    <w:rsid w:val="008528DE"/>
    <w:rsid w:val="008534CF"/>
    <w:rsid w:val="00853546"/>
    <w:rsid w:val="0085410C"/>
    <w:rsid w:val="00854173"/>
    <w:rsid w:val="008553DF"/>
    <w:rsid w:val="00855D02"/>
    <w:rsid w:val="008568BE"/>
    <w:rsid w:val="00857ED6"/>
    <w:rsid w:val="00860932"/>
    <w:rsid w:val="00861E8B"/>
    <w:rsid w:val="008625C5"/>
    <w:rsid w:val="00862A99"/>
    <w:rsid w:val="00862AFC"/>
    <w:rsid w:val="00863ED7"/>
    <w:rsid w:val="00864005"/>
    <w:rsid w:val="0086488D"/>
    <w:rsid w:val="00866564"/>
    <w:rsid w:val="00872293"/>
    <w:rsid w:val="00872C04"/>
    <w:rsid w:val="008730AF"/>
    <w:rsid w:val="008738ED"/>
    <w:rsid w:val="00873A30"/>
    <w:rsid w:val="00873F37"/>
    <w:rsid w:val="00874387"/>
    <w:rsid w:val="0087492C"/>
    <w:rsid w:val="0087654A"/>
    <w:rsid w:val="0087662A"/>
    <w:rsid w:val="00877296"/>
    <w:rsid w:val="008817C5"/>
    <w:rsid w:val="00882A30"/>
    <w:rsid w:val="00883A66"/>
    <w:rsid w:val="00883D49"/>
    <w:rsid w:val="0088436D"/>
    <w:rsid w:val="0088474B"/>
    <w:rsid w:val="00884D81"/>
    <w:rsid w:val="00884E76"/>
    <w:rsid w:val="008873DF"/>
    <w:rsid w:val="00887B51"/>
    <w:rsid w:val="00887CC7"/>
    <w:rsid w:val="008938EC"/>
    <w:rsid w:val="00895816"/>
    <w:rsid w:val="00896285"/>
    <w:rsid w:val="008967BB"/>
    <w:rsid w:val="008972B4"/>
    <w:rsid w:val="008A052B"/>
    <w:rsid w:val="008A1620"/>
    <w:rsid w:val="008A5209"/>
    <w:rsid w:val="008A56BC"/>
    <w:rsid w:val="008A5F0E"/>
    <w:rsid w:val="008A7B6F"/>
    <w:rsid w:val="008B0802"/>
    <w:rsid w:val="008B11FE"/>
    <w:rsid w:val="008B2191"/>
    <w:rsid w:val="008B288C"/>
    <w:rsid w:val="008B3502"/>
    <w:rsid w:val="008B404F"/>
    <w:rsid w:val="008B40E0"/>
    <w:rsid w:val="008B6555"/>
    <w:rsid w:val="008B6569"/>
    <w:rsid w:val="008B6BF3"/>
    <w:rsid w:val="008B75AB"/>
    <w:rsid w:val="008C144F"/>
    <w:rsid w:val="008C15E4"/>
    <w:rsid w:val="008C1843"/>
    <w:rsid w:val="008C1969"/>
    <w:rsid w:val="008C2BD7"/>
    <w:rsid w:val="008C3138"/>
    <w:rsid w:val="008C43ED"/>
    <w:rsid w:val="008C45A0"/>
    <w:rsid w:val="008C6D66"/>
    <w:rsid w:val="008D18B1"/>
    <w:rsid w:val="008D293D"/>
    <w:rsid w:val="008D2E77"/>
    <w:rsid w:val="008D2E9A"/>
    <w:rsid w:val="008D43BB"/>
    <w:rsid w:val="008D441C"/>
    <w:rsid w:val="008D74CF"/>
    <w:rsid w:val="008D77B7"/>
    <w:rsid w:val="008D7EAB"/>
    <w:rsid w:val="008E1086"/>
    <w:rsid w:val="008E3487"/>
    <w:rsid w:val="008E379F"/>
    <w:rsid w:val="008E3AAF"/>
    <w:rsid w:val="008E3E11"/>
    <w:rsid w:val="008E4183"/>
    <w:rsid w:val="008E50DE"/>
    <w:rsid w:val="008E516B"/>
    <w:rsid w:val="008E5CBB"/>
    <w:rsid w:val="008E7141"/>
    <w:rsid w:val="008E71F7"/>
    <w:rsid w:val="008F0596"/>
    <w:rsid w:val="008F29A2"/>
    <w:rsid w:val="008F2C17"/>
    <w:rsid w:val="008F426B"/>
    <w:rsid w:val="008F4441"/>
    <w:rsid w:val="008F7DBD"/>
    <w:rsid w:val="00900238"/>
    <w:rsid w:val="00900D62"/>
    <w:rsid w:val="009010F1"/>
    <w:rsid w:val="009044C5"/>
    <w:rsid w:val="009058A5"/>
    <w:rsid w:val="00906E2F"/>
    <w:rsid w:val="00907183"/>
    <w:rsid w:val="009072AD"/>
    <w:rsid w:val="009074A8"/>
    <w:rsid w:val="00911315"/>
    <w:rsid w:val="00911A87"/>
    <w:rsid w:val="00911FAB"/>
    <w:rsid w:val="009123C5"/>
    <w:rsid w:val="00913C51"/>
    <w:rsid w:val="00913E16"/>
    <w:rsid w:val="0091409D"/>
    <w:rsid w:val="00914698"/>
    <w:rsid w:val="00915EEC"/>
    <w:rsid w:val="009202C4"/>
    <w:rsid w:val="00920318"/>
    <w:rsid w:val="0092067D"/>
    <w:rsid w:val="009207F5"/>
    <w:rsid w:val="00921CF9"/>
    <w:rsid w:val="00922268"/>
    <w:rsid w:val="009247F4"/>
    <w:rsid w:val="00925B94"/>
    <w:rsid w:val="00925E00"/>
    <w:rsid w:val="00927BE6"/>
    <w:rsid w:val="00930C1A"/>
    <w:rsid w:val="00932F0F"/>
    <w:rsid w:val="009346D3"/>
    <w:rsid w:val="00935AEE"/>
    <w:rsid w:val="00935C3A"/>
    <w:rsid w:val="00937115"/>
    <w:rsid w:val="0093719A"/>
    <w:rsid w:val="009371B8"/>
    <w:rsid w:val="00937739"/>
    <w:rsid w:val="00937EE3"/>
    <w:rsid w:val="00941330"/>
    <w:rsid w:val="00941B13"/>
    <w:rsid w:val="00941C64"/>
    <w:rsid w:val="00941CDB"/>
    <w:rsid w:val="00944826"/>
    <w:rsid w:val="00945998"/>
    <w:rsid w:val="00946BA9"/>
    <w:rsid w:val="00947C9F"/>
    <w:rsid w:val="00951C85"/>
    <w:rsid w:val="00952B4B"/>
    <w:rsid w:val="00952F13"/>
    <w:rsid w:val="00953E63"/>
    <w:rsid w:val="0095405A"/>
    <w:rsid w:val="00954B22"/>
    <w:rsid w:val="00955B1E"/>
    <w:rsid w:val="00955DB8"/>
    <w:rsid w:val="00957060"/>
    <w:rsid w:val="00957BAD"/>
    <w:rsid w:val="00957C13"/>
    <w:rsid w:val="00957C48"/>
    <w:rsid w:val="009611CE"/>
    <w:rsid w:val="0096408D"/>
    <w:rsid w:val="00967BCA"/>
    <w:rsid w:val="009709EC"/>
    <w:rsid w:val="0097178B"/>
    <w:rsid w:val="00971A98"/>
    <w:rsid w:val="009732C3"/>
    <w:rsid w:val="009736D1"/>
    <w:rsid w:val="00973758"/>
    <w:rsid w:val="00973C5A"/>
    <w:rsid w:val="00976347"/>
    <w:rsid w:val="009776B3"/>
    <w:rsid w:val="00977C9F"/>
    <w:rsid w:val="00977EDF"/>
    <w:rsid w:val="009811CD"/>
    <w:rsid w:val="0098179D"/>
    <w:rsid w:val="00982892"/>
    <w:rsid w:val="009844B0"/>
    <w:rsid w:val="00986349"/>
    <w:rsid w:val="00986BC6"/>
    <w:rsid w:val="0098722B"/>
    <w:rsid w:val="0099048E"/>
    <w:rsid w:val="00993282"/>
    <w:rsid w:val="00994C81"/>
    <w:rsid w:val="00995952"/>
    <w:rsid w:val="00997214"/>
    <w:rsid w:val="009A0871"/>
    <w:rsid w:val="009A2B7F"/>
    <w:rsid w:val="009A3063"/>
    <w:rsid w:val="009A390F"/>
    <w:rsid w:val="009A6F84"/>
    <w:rsid w:val="009B2343"/>
    <w:rsid w:val="009B6071"/>
    <w:rsid w:val="009B68C6"/>
    <w:rsid w:val="009B74E5"/>
    <w:rsid w:val="009B7542"/>
    <w:rsid w:val="009C1460"/>
    <w:rsid w:val="009C1750"/>
    <w:rsid w:val="009C1FA6"/>
    <w:rsid w:val="009C3367"/>
    <w:rsid w:val="009C35A0"/>
    <w:rsid w:val="009C4B63"/>
    <w:rsid w:val="009C4DE8"/>
    <w:rsid w:val="009C5A06"/>
    <w:rsid w:val="009C5AB9"/>
    <w:rsid w:val="009C6A70"/>
    <w:rsid w:val="009D032E"/>
    <w:rsid w:val="009D07F9"/>
    <w:rsid w:val="009D0ACE"/>
    <w:rsid w:val="009D1BBF"/>
    <w:rsid w:val="009D240E"/>
    <w:rsid w:val="009D4777"/>
    <w:rsid w:val="009D653D"/>
    <w:rsid w:val="009D7925"/>
    <w:rsid w:val="009E1760"/>
    <w:rsid w:val="009E257B"/>
    <w:rsid w:val="009E2E09"/>
    <w:rsid w:val="009E2F4B"/>
    <w:rsid w:val="009E350A"/>
    <w:rsid w:val="009E3651"/>
    <w:rsid w:val="009E37D1"/>
    <w:rsid w:val="009E4452"/>
    <w:rsid w:val="009E4621"/>
    <w:rsid w:val="009E46B9"/>
    <w:rsid w:val="009E5FB8"/>
    <w:rsid w:val="009E619D"/>
    <w:rsid w:val="009E6F2B"/>
    <w:rsid w:val="009F03F5"/>
    <w:rsid w:val="009F2D7E"/>
    <w:rsid w:val="009F2DF3"/>
    <w:rsid w:val="009F3334"/>
    <w:rsid w:val="009F3689"/>
    <w:rsid w:val="009F37AC"/>
    <w:rsid w:val="009F62D7"/>
    <w:rsid w:val="009F64A5"/>
    <w:rsid w:val="00A000B1"/>
    <w:rsid w:val="00A00A29"/>
    <w:rsid w:val="00A0488C"/>
    <w:rsid w:val="00A05877"/>
    <w:rsid w:val="00A07584"/>
    <w:rsid w:val="00A07FA8"/>
    <w:rsid w:val="00A101D7"/>
    <w:rsid w:val="00A10DF1"/>
    <w:rsid w:val="00A12669"/>
    <w:rsid w:val="00A13403"/>
    <w:rsid w:val="00A13F29"/>
    <w:rsid w:val="00A170A4"/>
    <w:rsid w:val="00A20C17"/>
    <w:rsid w:val="00A227F8"/>
    <w:rsid w:val="00A241F9"/>
    <w:rsid w:val="00A24874"/>
    <w:rsid w:val="00A24A37"/>
    <w:rsid w:val="00A24D11"/>
    <w:rsid w:val="00A25691"/>
    <w:rsid w:val="00A2582D"/>
    <w:rsid w:val="00A25F32"/>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3D4D"/>
    <w:rsid w:val="00A4413D"/>
    <w:rsid w:val="00A44652"/>
    <w:rsid w:val="00A448DC"/>
    <w:rsid w:val="00A4518E"/>
    <w:rsid w:val="00A46457"/>
    <w:rsid w:val="00A472ED"/>
    <w:rsid w:val="00A47A2F"/>
    <w:rsid w:val="00A47EAF"/>
    <w:rsid w:val="00A50586"/>
    <w:rsid w:val="00A506DC"/>
    <w:rsid w:val="00A5085E"/>
    <w:rsid w:val="00A50C05"/>
    <w:rsid w:val="00A50EB9"/>
    <w:rsid w:val="00A5138F"/>
    <w:rsid w:val="00A51FFC"/>
    <w:rsid w:val="00A525E7"/>
    <w:rsid w:val="00A52C38"/>
    <w:rsid w:val="00A5302D"/>
    <w:rsid w:val="00A535E8"/>
    <w:rsid w:val="00A5474E"/>
    <w:rsid w:val="00A55438"/>
    <w:rsid w:val="00A55490"/>
    <w:rsid w:val="00A5603E"/>
    <w:rsid w:val="00A56E40"/>
    <w:rsid w:val="00A608C7"/>
    <w:rsid w:val="00A625A1"/>
    <w:rsid w:val="00A6282D"/>
    <w:rsid w:val="00A63E14"/>
    <w:rsid w:val="00A64876"/>
    <w:rsid w:val="00A652B7"/>
    <w:rsid w:val="00A65459"/>
    <w:rsid w:val="00A65B48"/>
    <w:rsid w:val="00A665B6"/>
    <w:rsid w:val="00A67008"/>
    <w:rsid w:val="00A70A0C"/>
    <w:rsid w:val="00A7159C"/>
    <w:rsid w:val="00A728BB"/>
    <w:rsid w:val="00A72F34"/>
    <w:rsid w:val="00A7391D"/>
    <w:rsid w:val="00A739AD"/>
    <w:rsid w:val="00A73AF9"/>
    <w:rsid w:val="00A73EAC"/>
    <w:rsid w:val="00A73F86"/>
    <w:rsid w:val="00A75978"/>
    <w:rsid w:val="00A76081"/>
    <w:rsid w:val="00A77466"/>
    <w:rsid w:val="00A77825"/>
    <w:rsid w:val="00A832A2"/>
    <w:rsid w:val="00A8366D"/>
    <w:rsid w:val="00A83D42"/>
    <w:rsid w:val="00A85794"/>
    <w:rsid w:val="00A857BC"/>
    <w:rsid w:val="00A862E9"/>
    <w:rsid w:val="00A865A3"/>
    <w:rsid w:val="00A86ABB"/>
    <w:rsid w:val="00A86E19"/>
    <w:rsid w:val="00A910EE"/>
    <w:rsid w:val="00A91170"/>
    <w:rsid w:val="00A92504"/>
    <w:rsid w:val="00A92AD1"/>
    <w:rsid w:val="00A92C73"/>
    <w:rsid w:val="00A93519"/>
    <w:rsid w:val="00A95334"/>
    <w:rsid w:val="00A95BEE"/>
    <w:rsid w:val="00A97AD7"/>
    <w:rsid w:val="00A97FDF"/>
    <w:rsid w:val="00AA01E8"/>
    <w:rsid w:val="00AA035E"/>
    <w:rsid w:val="00AA31D2"/>
    <w:rsid w:val="00AA32A0"/>
    <w:rsid w:val="00AA42CB"/>
    <w:rsid w:val="00AA45C2"/>
    <w:rsid w:val="00AA4B80"/>
    <w:rsid w:val="00AA5685"/>
    <w:rsid w:val="00AA5749"/>
    <w:rsid w:val="00AA5C7C"/>
    <w:rsid w:val="00AA67A4"/>
    <w:rsid w:val="00AA6B0A"/>
    <w:rsid w:val="00AA7443"/>
    <w:rsid w:val="00AA7D67"/>
    <w:rsid w:val="00AB0AD5"/>
    <w:rsid w:val="00AB0D15"/>
    <w:rsid w:val="00AB0ECA"/>
    <w:rsid w:val="00AB14F0"/>
    <w:rsid w:val="00AB19E0"/>
    <w:rsid w:val="00AB1FBE"/>
    <w:rsid w:val="00AB251E"/>
    <w:rsid w:val="00AB2686"/>
    <w:rsid w:val="00AB458B"/>
    <w:rsid w:val="00AB5731"/>
    <w:rsid w:val="00AB6BC0"/>
    <w:rsid w:val="00AB71B5"/>
    <w:rsid w:val="00AB7E77"/>
    <w:rsid w:val="00AC115C"/>
    <w:rsid w:val="00AC1488"/>
    <w:rsid w:val="00AC1F40"/>
    <w:rsid w:val="00AC2545"/>
    <w:rsid w:val="00AC29B8"/>
    <w:rsid w:val="00AC2BD5"/>
    <w:rsid w:val="00AC463A"/>
    <w:rsid w:val="00AC48FF"/>
    <w:rsid w:val="00AC5079"/>
    <w:rsid w:val="00AC5DA1"/>
    <w:rsid w:val="00AC68F7"/>
    <w:rsid w:val="00AC7C01"/>
    <w:rsid w:val="00AD1223"/>
    <w:rsid w:val="00AD1696"/>
    <w:rsid w:val="00AD196D"/>
    <w:rsid w:val="00AD1A9D"/>
    <w:rsid w:val="00AD1BC8"/>
    <w:rsid w:val="00AD1D57"/>
    <w:rsid w:val="00AD27B3"/>
    <w:rsid w:val="00AD291C"/>
    <w:rsid w:val="00AD3E29"/>
    <w:rsid w:val="00AD4260"/>
    <w:rsid w:val="00AD4E80"/>
    <w:rsid w:val="00AD5EAA"/>
    <w:rsid w:val="00AD6459"/>
    <w:rsid w:val="00AE05B6"/>
    <w:rsid w:val="00AE05E4"/>
    <w:rsid w:val="00AE1937"/>
    <w:rsid w:val="00AE1EFC"/>
    <w:rsid w:val="00AE2162"/>
    <w:rsid w:val="00AE391B"/>
    <w:rsid w:val="00AE3944"/>
    <w:rsid w:val="00AE4BFE"/>
    <w:rsid w:val="00AE7089"/>
    <w:rsid w:val="00AE762B"/>
    <w:rsid w:val="00AF0FA9"/>
    <w:rsid w:val="00AF1B72"/>
    <w:rsid w:val="00AF2882"/>
    <w:rsid w:val="00AF2C08"/>
    <w:rsid w:val="00AF4BB7"/>
    <w:rsid w:val="00AF5E04"/>
    <w:rsid w:val="00AF62D8"/>
    <w:rsid w:val="00AF750B"/>
    <w:rsid w:val="00AF7987"/>
    <w:rsid w:val="00AF7C17"/>
    <w:rsid w:val="00B02C98"/>
    <w:rsid w:val="00B044CD"/>
    <w:rsid w:val="00B04D98"/>
    <w:rsid w:val="00B05C23"/>
    <w:rsid w:val="00B06293"/>
    <w:rsid w:val="00B0731E"/>
    <w:rsid w:val="00B07683"/>
    <w:rsid w:val="00B077AA"/>
    <w:rsid w:val="00B07B6F"/>
    <w:rsid w:val="00B102F7"/>
    <w:rsid w:val="00B11CF6"/>
    <w:rsid w:val="00B14172"/>
    <w:rsid w:val="00B14AE0"/>
    <w:rsid w:val="00B20086"/>
    <w:rsid w:val="00B205DB"/>
    <w:rsid w:val="00B20D90"/>
    <w:rsid w:val="00B224A3"/>
    <w:rsid w:val="00B23253"/>
    <w:rsid w:val="00B24A4C"/>
    <w:rsid w:val="00B24E80"/>
    <w:rsid w:val="00B2561B"/>
    <w:rsid w:val="00B25842"/>
    <w:rsid w:val="00B26C7B"/>
    <w:rsid w:val="00B27EBC"/>
    <w:rsid w:val="00B301DE"/>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4F05"/>
    <w:rsid w:val="00B4568E"/>
    <w:rsid w:val="00B458EE"/>
    <w:rsid w:val="00B50ECF"/>
    <w:rsid w:val="00B513F9"/>
    <w:rsid w:val="00B5170F"/>
    <w:rsid w:val="00B51FD0"/>
    <w:rsid w:val="00B52B0B"/>
    <w:rsid w:val="00B52BCA"/>
    <w:rsid w:val="00B53BAE"/>
    <w:rsid w:val="00B54C01"/>
    <w:rsid w:val="00B5694D"/>
    <w:rsid w:val="00B56D48"/>
    <w:rsid w:val="00B56EC5"/>
    <w:rsid w:val="00B573CB"/>
    <w:rsid w:val="00B57D93"/>
    <w:rsid w:val="00B57F68"/>
    <w:rsid w:val="00B60866"/>
    <w:rsid w:val="00B60967"/>
    <w:rsid w:val="00B63FB6"/>
    <w:rsid w:val="00B64277"/>
    <w:rsid w:val="00B6430D"/>
    <w:rsid w:val="00B67DEE"/>
    <w:rsid w:val="00B70FA5"/>
    <w:rsid w:val="00B71724"/>
    <w:rsid w:val="00B721A4"/>
    <w:rsid w:val="00B73035"/>
    <w:rsid w:val="00B736EA"/>
    <w:rsid w:val="00B74ADB"/>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822"/>
    <w:rsid w:val="00BA00B8"/>
    <w:rsid w:val="00BA0100"/>
    <w:rsid w:val="00BA0ABB"/>
    <w:rsid w:val="00BA3379"/>
    <w:rsid w:val="00BA3C9E"/>
    <w:rsid w:val="00BA3EAC"/>
    <w:rsid w:val="00BB027B"/>
    <w:rsid w:val="00BB074A"/>
    <w:rsid w:val="00BB08F9"/>
    <w:rsid w:val="00BB0FCE"/>
    <w:rsid w:val="00BB1D6E"/>
    <w:rsid w:val="00BB1DD2"/>
    <w:rsid w:val="00BB3C3E"/>
    <w:rsid w:val="00BB4754"/>
    <w:rsid w:val="00BB592D"/>
    <w:rsid w:val="00BB5D89"/>
    <w:rsid w:val="00BB6FFA"/>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37CF"/>
    <w:rsid w:val="00BD70E7"/>
    <w:rsid w:val="00BD7542"/>
    <w:rsid w:val="00BD770A"/>
    <w:rsid w:val="00BE1C2A"/>
    <w:rsid w:val="00BE1F49"/>
    <w:rsid w:val="00BE2944"/>
    <w:rsid w:val="00BE4A28"/>
    <w:rsid w:val="00BE4B6A"/>
    <w:rsid w:val="00BE50D1"/>
    <w:rsid w:val="00BE619B"/>
    <w:rsid w:val="00BE7472"/>
    <w:rsid w:val="00BE75D7"/>
    <w:rsid w:val="00BE7C50"/>
    <w:rsid w:val="00BF06A3"/>
    <w:rsid w:val="00BF079E"/>
    <w:rsid w:val="00BF1727"/>
    <w:rsid w:val="00BF1BFD"/>
    <w:rsid w:val="00BF2B1F"/>
    <w:rsid w:val="00BF2FA3"/>
    <w:rsid w:val="00BF464C"/>
    <w:rsid w:val="00BF4D31"/>
    <w:rsid w:val="00BF50CB"/>
    <w:rsid w:val="00BF5906"/>
    <w:rsid w:val="00BF6020"/>
    <w:rsid w:val="00BF7091"/>
    <w:rsid w:val="00BF75B8"/>
    <w:rsid w:val="00BF77D1"/>
    <w:rsid w:val="00BF7FF2"/>
    <w:rsid w:val="00C004B7"/>
    <w:rsid w:val="00C00D98"/>
    <w:rsid w:val="00C02F68"/>
    <w:rsid w:val="00C03722"/>
    <w:rsid w:val="00C04599"/>
    <w:rsid w:val="00C047F9"/>
    <w:rsid w:val="00C04F85"/>
    <w:rsid w:val="00C0503C"/>
    <w:rsid w:val="00C0540F"/>
    <w:rsid w:val="00C05FD4"/>
    <w:rsid w:val="00C07A73"/>
    <w:rsid w:val="00C07B91"/>
    <w:rsid w:val="00C1083A"/>
    <w:rsid w:val="00C10A83"/>
    <w:rsid w:val="00C10EE9"/>
    <w:rsid w:val="00C13A42"/>
    <w:rsid w:val="00C15219"/>
    <w:rsid w:val="00C16A79"/>
    <w:rsid w:val="00C173D8"/>
    <w:rsid w:val="00C210B5"/>
    <w:rsid w:val="00C2156B"/>
    <w:rsid w:val="00C22113"/>
    <w:rsid w:val="00C225CE"/>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4CDE"/>
    <w:rsid w:val="00C45C0A"/>
    <w:rsid w:val="00C45DB8"/>
    <w:rsid w:val="00C5046B"/>
    <w:rsid w:val="00C50B91"/>
    <w:rsid w:val="00C50BBE"/>
    <w:rsid w:val="00C51645"/>
    <w:rsid w:val="00C53728"/>
    <w:rsid w:val="00C53DCD"/>
    <w:rsid w:val="00C5620D"/>
    <w:rsid w:val="00C562D8"/>
    <w:rsid w:val="00C60292"/>
    <w:rsid w:val="00C60EDD"/>
    <w:rsid w:val="00C613E1"/>
    <w:rsid w:val="00C6264E"/>
    <w:rsid w:val="00C639B5"/>
    <w:rsid w:val="00C6585D"/>
    <w:rsid w:val="00C65BF1"/>
    <w:rsid w:val="00C663B2"/>
    <w:rsid w:val="00C66E00"/>
    <w:rsid w:val="00C67089"/>
    <w:rsid w:val="00C71CC1"/>
    <w:rsid w:val="00C7201D"/>
    <w:rsid w:val="00C720EF"/>
    <w:rsid w:val="00C72937"/>
    <w:rsid w:val="00C72B17"/>
    <w:rsid w:val="00C734C6"/>
    <w:rsid w:val="00C739CD"/>
    <w:rsid w:val="00C74AE4"/>
    <w:rsid w:val="00C74D2B"/>
    <w:rsid w:val="00C750C2"/>
    <w:rsid w:val="00C75ADE"/>
    <w:rsid w:val="00C813C7"/>
    <w:rsid w:val="00C85884"/>
    <w:rsid w:val="00C865AC"/>
    <w:rsid w:val="00C87B6C"/>
    <w:rsid w:val="00C917D7"/>
    <w:rsid w:val="00C91DCB"/>
    <w:rsid w:val="00C93259"/>
    <w:rsid w:val="00C94805"/>
    <w:rsid w:val="00C94E26"/>
    <w:rsid w:val="00C950CE"/>
    <w:rsid w:val="00C957BD"/>
    <w:rsid w:val="00CA0E99"/>
    <w:rsid w:val="00CA1A23"/>
    <w:rsid w:val="00CA25C5"/>
    <w:rsid w:val="00CA3882"/>
    <w:rsid w:val="00CA64C6"/>
    <w:rsid w:val="00CA74E2"/>
    <w:rsid w:val="00CB0287"/>
    <w:rsid w:val="00CB0A19"/>
    <w:rsid w:val="00CB1804"/>
    <w:rsid w:val="00CB1E4B"/>
    <w:rsid w:val="00CB2C8C"/>
    <w:rsid w:val="00CB3C34"/>
    <w:rsid w:val="00CB5298"/>
    <w:rsid w:val="00CB5E20"/>
    <w:rsid w:val="00CB71E2"/>
    <w:rsid w:val="00CB7F62"/>
    <w:rsid w:val="00CC1485"/>
    <w:rsid w:val="00CC6B91"/>
    <w:rsid w:val="00CC6DDE"/>
    <w:rsid w:val="00CD02ED"/>
    <w:rsid w:val="00CD086E"/>
    <w:rsid w:val="00CD1512"/>
    <w:rsid w:val="00CD15CB"/>
    <w:rsid w:val="00CD15D5"/>
    <w:rsid w:val="00CD2348"/>
    <w:rsid w:val="00CD2C7E"/>
    <w:rsid w:val="00CD3BA4"/>
    <w:rsid w:val="00CD3C58"/>
    <w:rsid w:val="00CD42F2"/>
    <w:rsid w:val="00CD5E0C"/>
    <w:rsid w:val="00CD6EA5"/>
    <w:rsid w:val="00CD7A3F"/>
    <w:rsid w:val="00CD7D4D"/>
    <w:rsid w:val="00CD7EA5"/>
    <w:rsid w:val="00CE092D"/>
    <w:rsid w:val="00CE18A2"/>
    <w:rsid w:val="00CE1CE2"/>
    <w:rsid w:val="00CE22AC"/>
    <w:rsid w:val="00CE421C"/>
    <w:rsid w:val="00CE65C5"/>
    <w:rsid w:val="00CE684C"/>
    <w:rsid w:val="00CF01BD"/>
    <w:rsid w:val="00CF0236"/>
    <w:rsid w:val="00CF295F"/>
    <w:rsid w:val="00CF2DE1"/>
    <w:rsid w:val="00CF4197"/>
    <w:rsid w:val="00CF4F23"/>
    <w:rsid w:val="00CF5477"/>
    <w:rsid w:val="00CF5A7D"/>
    <w:rsid w:val="00CF5F08"/>
    <w:rsid w:val="00CF6240"/>
    <w:rsid w:val="00CF7673"/>
    <w:rsid w:val="00D00423"/>
    <w:rsid w:val="00D01039"/>
    <w:rsid w:val="00D011CF"/>
    <w:rsid w:val="00D01AD4"/>
    <w:rsid w:val="00D02ACE"/>
    <w:rsid w:val="00D02CFD"/>
    <w:rsid w:val="00D03B89"/>
    <w:rsid w:val="00D06670"/>
    <w:rsid w:val="00D06AC6"/>
    <w:rsid w:val="00D0793B"/>
    <w:rsid w:val="00D10169"/>
    <w:rsid w:val="00D14003"/>
    <w:rsid w:val="00D15F20"/>
    <w:rsid w:val="00D17739"/>
    <w:rsid w:val="00D215D4"/>
    <w:rsid w:val="00D2173C"/>
    <w:rsid w:val="00D23B6C"/>
    <w:rsid w:val="00D23EE2"/>
    <w:rsid w:val="00D24A72"/>
    <w:rsid w:val="00D25252"/>
    <w:rsid w:val="00D25324"/>
    <w:rsid w:val="00D25648"/>
    <w:rsid w:val="00D256FF"/>
    <w:rsid w:val="00D25F82"/>
    <w:rsid w:val="00D27A30"/>
    <w:rsid w:val="00D30232"/>
    <w:rsid w:val="00D30305"/>
    <w:rsid w:val="00D30715"/>
    <w:rsid w:val="00D31B70"/>
    <w:rsid w:val="00D31DDE"/>
    <w:rsid w:val="00D32689"/>
    <w:rsid w:val="00D33975"/>
    <w:rsid w:val="00D34D76"/>
    <w:rsid w:val="00D3656E"/>
    <w:rsid w:val="00D37A47"/>
    <w:rsid w:val="00D40442"/>
    <w:rsid w:val="00D4075D"/>
    <w:rsid w:val="00D40E6A"/>
    <w:rsid w:val="00D444B5"/>
    <w:rsid w:val="00D45615"/>
    <w:rsid w:val="00D4578D"/>
    <w:rsid w:val="00D45B02"/>
    <w:rsid w:val="00D46DD7"/>
    <w:rsid w:val="00D474D1"/>
    <w:rsid w:val="00D51072"/>
    <w:rsid w:val="00D5149C"/>
    <w:rsid w:val="00D5196F"/>
    <w:rsid w:val="00D51AB9"/>
    <w:rsid w:val="00D53B1E"/>
    <w:rsid w:val="00D55987"/>
    <w:rsid w:val="00D57D1D"/>
    <w:rsid w:val="00D57E41"/>
    <w:rsid w:val="00D61672"/>
    <w:rsid w:val="00D62062"/>
    <w:rsid w:val="00D6324E"/>
    <w:rsid w:val="00D65F3B"/>
    <w:rsid w:val="00D66FE2"/>
    <w:rsid w:val="00D701AB"/>
    <w:rsid w:val="00D707AF"/>
    <w:rsid w:val="00D710F2"/>
    <w:rsid w:val="00D71195"/>
    <w:rsid w:val="00D72157"/>
    <w:rsid w:val="00D724AD"/>
    <w:rsid w:val="00D72EBA"/>
    <w:rsid w:val="00D76A40"/>
    <w:rsid w:val="00D779C3"/>
    <w:rsid w:val="00D80C20"/>
    <w:rsid w:val="00D821DF"/>
    <w:rsid w:val="00D82602"/>
    <w:rsid w:val="00D82692"/>
    <w:rsid w:val="00D828BC"/>
    <w:rsid w:val="00D8369C"/>
    <w:rsid w:val="00D85E3E"/>
    <w:rsid w:val="00D86980"/>
    <w:rsid w:val="00D872F9"/>
    <w:rsid w:val="00D9094C"/>
    <w:rsid w:val="00D9207E"/>
    <w:rsid w:val="00D92DEB"/>
    <w:rsid w:val="00D95EF5"/>
    <w:rsid w:val="00DA0360"/>
    <w:rsid w:val="00DA2D0D"/>
    <w:rsid w:val="00DA4E9B"/>
    <w:rsid w:val="00DA590C"/>
    <w:rsid w:val="00DA5B03"/>
    <w:rsid w:val="00DA7F43"/>
    <w:rsid w:val="00DB1EBF"/>
    <w:rsid w:val="00DB3723"/>
    <w:rsid w:val="00DB3A66"/>
    <w:rsid w:val="00DB625F"/>
    <w:rsid w:val="00DB6DB7"/>
    <w:rsid w:val="00DC07A9"/>
    <w:rsid w:val="00DC0B7F"/>
    <w:rsid w:val="00DC1E1C"/>
    <w:rsid w:val="00DC1E83"/>
    <w:rsid w:val="00DC2C43"/>
    <w:rsid w:val="00DC2FED"/>
    <w:rsid w:val="00DC3884"/>
    <w:rsid w:val="00DC39B7"/>
    <w:rsid w:val="00DC54CE"/>
    <w:rsid w:val="00DC58B6"/>
    <w:rsid w:val="00DC58FB"/>
    <w:rsid w:val="00DC5C1E"/>
    <w:rsid w:val="00DC5C2B"/>
    <w:rsid w:val="00DC73A1"/>
    <w:rsid w:val="00DD0AE7"/>
    <w:rsid w:val="00DD17B7"/>
    <w:rsid w:val="00DD2D57"/>
    <w:rsid w:val="00DD3597"/>
    <w:rsid w:val="00DD6DBC"/>
    <w:rsid w:val="00DE19D7"/>
    <w:rsid w:val="00DE3027"/>
    <w:rsid w:val="00DE34BE"/>
    <w:rsid w:val="00DE471F"/>
    <w:rsid w:val="00DE5796"/>
    <w:rsid w:val="00DE796B"/>
    <w:rsid w:val="00DF053D"/>
    <w:rsid w:val="00DF05E4"/>
    <w:rsid w:val="00DF07BA"/>
    <w:rsid w:val="00DF0F01"/>
    <w:rsid w:val="00DF2028"/>
    <w:rsid w:val="00DF512B"/>
    <w:rsid w:val="00DF56D6"/>
    <w:rsid w:val="00DF757C"/>
    <w:rsid w:val="00E00B7B"/>
    <w:rsid w:val="00E0173E"/>
    <w:rsid w:val="00E01B05"/>
    <w:rsid w:val="00E0226A"/>
    <w:rsid w:val="00E02EBC"/>
    <w:rsid w:val="00E034D6"/>
    <w:rsid w:val="00E03B5F"/>
    <w:rsid w:val="00E03CA2"/>
    <w:rsid w:val="00E04528"/>
    <w:rsid w:val="00E04A4A"/>
    <w:rsid w:val="00E06112"/>
    <w:rsid w:val="00E0660A"/>
    <w:rsid w:val="00E102D2"/>
    <w:rsid w:val="00E104D2"/>
    <w:rsid w:val="00E105D1"/>
    <w:rsid w:val="00E109B3"/>
    <w:rsid w:val="00E10B4F"/>
    <w:rsid w:val="00E1353C"/>
    <w:rsid w:val="00E13ED4"/>
    <w:rsid w:val="00E15377"/>
    <w:rsid w:val="00E167F9"/>
    <w:rsid w:val="00E1795A"/>
    <w:rsid w:val="00E21163"/>
    <w:rsid w:val="00E215AF"/>
    <w:rsid w:val="00E22530"/>
    <w:rsid w:val="00E23889"/>
    <w:rsid w:val="00E23FBC"/>
    <w:rsid w:val="00E24AF5"/>
    <w:rsid w:val="00E24B52"/>
    <w:rsid w:val="00E25723"/>
    <w:rsid w:val="00E25A00"/>
    <w:rsid w:val="00E25D84"/>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D35"/>
    <w:rsid w:val="00E4136E"/>
    <w:rsid w:val="00E41901"/>
    <w:rsid w:val="00E41AB9"/>
    <w:rsid w:val="00E424FA"/>
    <w:rsid w:val="00E4284C"/>
    <w:rsid w:val="00E42F39"/>
    <w:rsid w:val="00E43371"/>
    <w:rsid w:val="00E466DF"/>
    <w:rsid w:val="00E4690A"/>
    <w:rsid w:val="00E46F85"/>
    <w:rsid w:val="00E47226"/>
    <w:rsid w:val="00E47E6F"/>
    <w:rsid w:val="00E522C7"/>
    <w:rsid w:val="00E5781C"/>
    <w:rsid w:val="00E612B4"/>
    <w:rsid w:val="00E638F5"/>
    <w:rsid w:val="00E64694"/>
    <w:rsid w:val="00E6491B"/>
    <w:rsid w:val="00E65EC1"/>
    <w:rsid w:val="00E661A7"/>
    <w:rsid w:val="00E668CF"/>
    <w:rsid w:val="00E67C5C"/>
    <w:rsid w:val="00E70BCC"/>
    <w:rsid w:val="00E731E2"/>
    <w:rsid w:val="00E73A70"/>
    <w:rsid w:val="00E749CC"/>
    <w:rsid w:val="00E76827"/>
    <w:rsid w:val="00E82057"/>
    <w:rsid w:val="00E821F6"/>
    <w:rsid w:val="00E8329D"/>
    <w:rsid w:val="00E83FF2"/>
    <w:rsid w:val="00E875B7"/>
    <w:rsid w:val="00E87904"/>
    <w:rsid w:val="00E87F87"/>
    <w:rsid w:val="00E92C4A"/>
    <w:rsid w:val="00E938B9"/>
    <w:rsid w:val="00E93D6F"/>
    <w:rsid w:val="00E94326"/>
    <w:rsid w:val="00E94581"/>
    <w:rsid w:val="00E94639"/>
    <w:rsid w:val="00E94796"/>
    <w:rsid w:val="00E9490C"/>
    <w:rsid w:val="00E9632E"/>
    <w:rsid w:val="00E96859"/>
    <w:rsid w:val="00EA07E6"/>
    <w:rsid w:val="00EA0BB0"/>
    <w:rsid w:val="00EA176D"/>
    <w:rsid w:val="00EA31FF"/>
    <w:rsid w:val="00EA320B"/>
    <w:rsid w:val="00EA458B"/>
    <w:rsid w:val="00EA4890"/>
    <w:rsid w:val="00EA555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B77F7"/>
    <w:rsid w:val="00EC1CF0"/>
    <w:rsid w:val="00EC1F06"/>
    <w:rsid w:val="00EC2525"/>
    <w:rsid w:val="00EC4E40"/>
    <w:rsid w:val="00EC520B"/>
    <w:rsid w:val="00EC5807"/>
    <w:rsid w:val="00EC6201"/>
    <w:rsid w:val="00EC7543"/>
    <w:rsid w:val="00ED24D7"/>
    <w:rsid w:val="00ED2706"/>
    <w:rsid w:val="00ED27E9"/>
    <w:rsid w:val="00ED4465"/>
    <w:rsid w:val="00ED461C"/>
    <w:rsid w:val="00ED52AD"/>
    <w:rsid w:val="00ED533A"/>
    <w:rsid w:val="00ED5DF5"/>
    <w:rsid w:val="00ED79BA"/>
    <w:rsid w:val="00EE0C46"/>
    <w:rsid w:val="00EE0E43"/>
    <w:rsid w:val="00EE244F"/>
    <w:rsid w:val="00EE2C15"/>
    <w:rsid w:val="00EE3F42"/>
    <w:rsid w:val="00EE5557"/>
    <w:rsid w:val="00EE55AD"/>
    <w:rsid w:val="00EE5CBF"/>
    <w:rsid w:val="00EE6ABD"/>
    <w:rsid w:val="00EF0FAA"/>
    <w:rsid w:val="00EF1578"/>
    <w:rsid w:val="00EF1680"/>
    <w:rsid w:val="00EF2F92"/>
    <w:rsid w:val="00EF34A2"/>
    <w:rsid w:val="00EF39A5"/>
    <w:rsid w:val="00EF7067"/>
    <w:rsid w:val="00EF7FC7"/>
    <w:rsid w:val="00F00EB1"/>
    <w:rsid w:val="00F012C2"/>
    <w:rsid w:val="00F01E09"/>
    <w:rsid w:val="00F056A5"/>
    <w:rsid w:val="00F05C70"/>
    <w:rsid w:val="00F07A31"/>
    <w:rsid w:val="00F103D1"/>
    <w:rsid w:val="00F1040D"/>
    <w:rsid w:val="00F113F7"/>
    <w:rsid w:val="00F1298C"/>
    <w:rsid w:val="00F129D6"/>
    <w:rsid w:val="00F13905"/>
    <w:rsid w:val="00F14F2B"/>
    <w:rsid w:val="00F14F87"/>
    <w:rsid w:val="00F150F8"/>
    <w:rsid w:val="00F16BF0"/>
    <w:rsid w:val="00F17467"/>
    <w:rsid w:val="00F22843"/>
    <w:rsid w:val="00F241B6"/>
    <w:rsid w:val="00F25B3C"/>
    <w:rsid w:val="00F260CC"/>
    <w:rsid w:val="00F263E1"/>
    <w:rsid w:val="00F27BF6"/>
    <w:rsid w:val="00F27D08"/>
    <w:rsid w:val="00F301A3"/>
    <w:rsid w:val="00F30DF6"/>
    <w:rsid w:val="00F3168D"/>
    <w:rsid w:val="00F31D01"/>
    <w:rsid w:val="00F31E57"/>
    <w:rsid w:val="00F33BD4"/>
    <w:rsid w:val="00F33F0E"/>
    <w:rsid w:val="00F343D6"/>
    <w:rsid w:val="00F34AF9"/>
    <w:rsid w:val="00F36F6A"/>
    <w:rsid w:val="00F3707E"/>
    <w:rsid w:val="00F379A0"/>
    <w:rsid w:val="00F41077"/>
    <w:rsid w:val="00F420C5"/>
    <w:rsid w:val="00F429D5"/>
    <w:rsid w:val="00F44A23"/>
    <w:rsid w:val="00F464C3"/>
    <w:rsid w:val="00F4663D"/>
    <w:rsid w:val="00F4669B"/>
    <w:rsid w:val="00F46A82"/>
    <w:rsid w:val="00F4775C"/>
    <w:rsid w:val="00F50511"/>
    <w:rsid w:val="00F51104"/>
    <w:rsid w:val="00F53936"/>
    <w:rsid w:val="00F53983"/>
    <w:rsid w:val="00F53D6A"/>
    <w:rsid w:val="00F55784"/>
    <w:rsid w:val="00F55E49"/>
    <w:rsid w:val="00F56B38"/>
    <w:rsid w:val="00F57CF9"/>
    <w:rsid w:val="00F61DEE"/>
    <w:rsid w:val="00F63618"/>
    <w:rsid w:val="00F64BA8"/>
    <w:rsid w:val="00F64C6C"/>
    <w:rsid w:val="00F66054"/>
    <w:rsid w:val="00F66278"/>
    <w:rsid w:val="00F67174"/>
    <w:rsid w:val="00F67AD4"/>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43E0"/>
    <w:rsid w:val="00F8467D"/>
    <w:rsid w:val="00F84BA2"/>
    <w:rsid w:val="00F87C74"/>
    <w:rsid w:val="00F90584"/>
    <w:rsid w:val="00F906A9"/>
    <w:rsid w:val="00F90F1C"/>
    <w:rsid w:val="00F92031"/>
    <w:rsid w:val="00F930B0"/>
    <w:rsid w:val="00F933C6"/>
    <w:rsid w:val="00F9408D"/>
    <w:rsid w:val="00F955B3"/>
    <w:rsid w:val="00F95E8C"/>
    <w:rsid w:val="00F96492"/>
    <w:rsid w:val="00F96EDD"/>
    <w:rsid w:val="00FA01AD"/>
    <w:rsid w:val="00FA1250"/>
    <w:rsid w:val="00FA432B"/>
    <w:rsid w:val="00FA4C8B"/>
    <w:rsid w:val="00FA4D49"/>
    <w:rsid w:val="00FA4F98"/>
    <w:rsid w:val="00FA5851"/>
    <w:rsid w:val="00FA6428"/>
    <w:rsid w:val="00FA6CC6"/>
    <w:rsid w:val="00FA7851"/>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D0929"/>
    <w:rsid w:val="00FD2106"/>
    <w:rsid w:val="00FD2AF1"/>
    <w:rsid w:val="00FD43D8"/>
    <w:rsid w:val="00FD49B5"/>
    <w:rsid w:val="00FE02B4"/>
    <w:rsid w:val="00FE05FC"/>
    <w:rsid w:val="00FE09DB"/>
    <w:rsid w:val="00FE160D"/>
    <w:rsid w:val="00FE2588"/>
    <w:rsid w:val="00FE2689"/>
    <w:rsid w:val="00FE4403"/>
    <w:rsid w:val="00FE4A33"/>
    <w:rsid w:val="00FE54C3"/>
    <w:rsid w:val="00FF0483"/>
    <w:rsid w:val="00FF1B9D"/>
    <w:rsid w:val="00FF2446"/>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kuliah%20lur\Skripsi%20lur\kuliah-TA1\skripsi\tugas-akhir\skripsi.docx" TargetMode="External"/><Relationship Id="rId21" Type="http://schemas.openxmlformats.org/officeDocument/2006/relationships/hyperlink" Target="file:///G:\kuliah%20lur\Skripsi%20lur\kuliah-TA1\skripsi\tugas-akhir\skripsi.docx" TargetMode="External"/><Relationship Id="rId34" Type="http://schemas.openxmlformats.org/officeDocument/2006/relationships/header" Target="header2.xml"/><Relationship Id="rId42" Type="http://schemas.openxmlformats.org/officeDocument/2006/relationships/header" Target="header5.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5.png"/><Relationship Id="rId63"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G:\kuliah%20lur\Skripsi%20lur\kuliah-TA1\skripsi\tugas-akhir\skripsi.docx" TargetMode="External"/><Relationship Id="rId29" Type="http://schemas.openxmlformats.org/officeDocument/2006/relationships/hyperlink" Target="file:///G:\kuliah%20lur\Skripsi%20lur\kuliah-TA1\skripsi\tugas-akhir\skripsi.docx" TargetMode="External"/><Relationship Id="rId11"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header" Target="header4.xml"/><Relationship Id="rId45" Type="http://schemas.openxmlformats.org/officeDocument/2006/relationships/image" Target="media/image5.png"/><Relationship Id="rId53" Type="http://schemas.openxmlformats.org/officeDocument/2006/relationships/image" Target="media/image13.png"/><Relationship Id="rId58" Type="http://schemas.openxmlformats.org/officeDocument/2006/relationships/image" Target="media/image18.png"/><Relationship Id="rId5" Type="http://schemas.openxmlformats.org/officeDocument/2006/relationships/webSettings" Target="webSettings.xml"/><Relationship Id="rId61" Type="http://schemas.openxmlformats.org/officeDocument/2006/relationships/image" Target="media/image21.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footer" Target="footer2.xml"/><Relationship Id="rId43" Type="http://schemas.openxmlformats.org/officeDocument/2006/relationships/footer" Target="footer5.xml"/><Relationship Id="rId48" Type="http://schemas.openxmlformats.org/officeDocument/2006/relationships/image" Target="media/image8.png"/><Relationship Id="rId56" Type="http://schemas.openxmlformats.org/officeDocument/2006/relationships/image" Target="media/image16.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1.png"/><Relationship Id="rId3" Type="http://schemas.openxmlformats.org/officeDocument/2006/relationships/styles" Target="styles.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25" Type="http://schemas.openxmlformats.org/officeDocument/2006/relationships/hyperlink" Target="file:///G:\kuliah%20lur\Skripsi%20lur\kuliah-TA1\skripsi\tugas-akhir\skripsi.docx" TargetMode="External"/><Relationship Id="rId33" Type="http://schemas.openxmlformats.org/officeDocument/2006/relationships/footer" Target="footer1.xml"/><Relationship Id="rId38" Type="http://schemas.openxmlformats.org/officeDocument/2006/relationships/image" Target="media/image2.png"/><Relationship Id="rId46" Type="http://schemas.openxmlformats.org/officeDocument/2006/relationships/image" Target="media/image6.png"/><Relationship Id="rId59" Type="http://schemas.openxmlformats.org/officeDocument/2006/relationships/image" Target="media/image19.png"/><Relationship Id="rId20" Type="http://schemas.openxmlformats.org/officeDocument/2006/relationships/hyperlink" Target="file:///G:\kuliah%20lur\Skripsi%20lur\kuliah-TA1\skripsi\tugas-akhir\skripsi.docx" TargetMode="External"/><Relationship Id="rId41" Type="http://schemas.openxmlformats.org/officeDocument/2006/relationships/footer" Target="footer4.xml"/><Relationship Id="rId54" Type="http://schemas.openxmlformats.org/officeDocument/2006/relationships/image" Target="media/image14.png"/><Relationship Id="rId62"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kuliah%20lur\Skripsi%20lur\kuliah-TA1\skripsi\tugas-akhir\skripsi.docx" TargetMode="Externa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36" Type="http://schemas.openxmlformats.org/officeDocument/2006/relationships/header" Target="header3.xml"/><Relationship Id="rId49" Type="http://schemas.openxmlformats.org/officeDocument/2006/relationships/image" Target="media/image9.png"/><Relationship Id="rId57" Type="http://schemas.openxmlformats.org/officeDocument/2006/relationships/image" Target="media/image17.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44" Type="http://schemas.openxmlformats.org/officeDocument/2006/relationships/image" Target="media/image4.png"/><Relationship Id="rId52" Type="http://schemas.openxmlformats.org/officeDocument/2006/relationships/image" Target="media/image12.png"/><Relationship Id="rId60" Type="http://schemas.openxmlformats.org/officeDocument/2006/relationships/image" Target="media/image20.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8</TotalTime>
  <Pages>41</Pages>
  <Words>21068</Words>
  <Characters>120091</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861</cp:revision>
  <dcterms:created xsi:type="dcterms:W3CDTF">2022-04-01T03:53:00Z</dcterms:created>
  <dcterms:modified xsi:type="dcterms:W3CDTF">2022-04-27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